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6AEB8CA1"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yet is among the least</w:t>
      </w:r>
      <w:r w:rsidR="00787DB6">
        <w:rPr>
          <w:rFonts w:cs="Times New Roman"/>
        </w:rPr>
        <w:t>-</w:t>
      </w:r>
      <w:r w:rsidRPr="00722E08">
        <w:rPr>
          <w:rFonts w:cs="Times New Roman"/>
        </w:rPr>
        <w:t xml:space="preserve">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with most research focusing on either permafrost and resulting greenhouse gas emissions from thawing or high</w:t>
      </w:r>
      <w:r w:rsidR="00787DB6">
        <w:rPr>
          <w:rFonts w:cs="Times New Roman"/>
        </w:rPr>
        <w:t xml:space="preserve"> </w:t>
      </w:r>
      <w:r>
        <w:rPr>
          <w:rFonts w:cs="Times New Roman"/>
        </w:rPr>
        <w:t>trophic</w:t>
      </w:r>
      <w:r w:rsidR="00787DB6">
        <w:rPr>
          <w:rFonts w:cs="Times New Roman"/>
        </w:rPr>
        <w:t>-level</w:t>
      </w:r>
      <w:r>
        <w:rPr>
          <w:rFonts w:cs="Times New Roman"/>
        </w:rPr>
        <w:t xml:space="preserve">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456C7966"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787DB6">
        <w:rPr>
          <w:rFonts w:cs="Times New Roman"/>
        </w:rPr>
        <w:t>. For example,</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w:t>
      </w:r>
      <w:r w:rsidR="00625C12">
        <w:rPr>
          <w:rFonts w:cs="Times New Roman"/>
        </w:rPr>
        <w:t>two</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w:t>
      </w:r>
      <w:r w:rsidR="00787DB6">
        <w:rPr>
          <w:rFonts w:cs="Times New Roman"/>
        </w:rPr>
        <w:t xml:space="preserve">due to </w:t>
      </w:r>
      <w:r>
        <w:rPr>
          <w:rFonts w:cs="Times New Roman"/>
        </w:rPr>
        <w:t xml:space="preserve">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Arctic nearshore regions hold implications for the ecological responses of local fish species. </w:t>
      </w:r>
    </w:p>
    <w:p w14:paraId="73FCE7C3" w14:textId="089DF413"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is </w:t>
      </w:r>
      <w:r>
        <w:rPr>
          <w:rFonts w:cs="Times New Roman"/>
        </w:rPr>
        <w:t>another important environmental variable</w:t>
      </w:r>
      <w:r w:rsidR="00625C12">
        <w:rPr>
          <w:rFonts w:cs="Times New Roman"/>
        </w:rPr>
        <w:t xml:space="preserve"> that may fluctuate</w:t>
      </w:r>
      <w:r>
        <w:rPr>
          <w:rFonts w:cs="Times New Roman"/>
        </w:rPr>
        <w:t xml:space="preserve">, </w:t>
      </w:r>
      <w:r w:rsidR="00625C12">
        <w:rPr>
          <w:rFonts w:cs="Times New Roman"/>
        </w:rPr>
        <w:t>and subsequent</w:t>
      </w:r>
      <w:r>
        <w:rPr>
          <w:rFonts w:cs="Times New Roman"/>
        </w:rPr>
        <w:t xml:space="preserve">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These conditions cause several Arctic fishes to adopt migratory life</w:t>
      </w:r>
      <w:r w:rsidR="003D306E">
        <w:rPr>
          <w:rFonts w:cs="Times New Roman"/>
        </w:rPr>
        <w:t>-</w:t>
      </w:r>
      <w:r w:rsidR="004724CA">
        <w:rPr>
          <w:rFonts w:cs="Times New Roman"/>
        </w:rPr>
        <w:t>histor</w:t>
      </w:r>
      <w:r w:rsidR="003D306E">
        <w:rPr>
          <w:rFonts w:cs="Times New Roman"/>
        </w:rPr>
        <w:t>y strategies</w:t>
      </w:r>
      <w:r w:rsidR="004724CA">
        <w:rPr>
          <w:rFonts w:cs="Times New Roman"/>
        </w:rPr>
        <w:t xml:space="preserve">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 a large role in determining fish species presence and abundance in a region, especially in the nearshore Arctic. </w:t>
      </w:r>
    </w:p>
    <w:p w14:paraId="7D2FF057" w14:textId="5649E372"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w:t>
      </w:r>
      <w:r w:rsidR="003D306E">
        <w:rPr>
          <w:rFonts w:cs="Times New Roman"/>
        </w:rPr>
        <w:t>s</w:t>
      </w:r>
      <w:r w:rsidRPr="003622D7">
        <w:rPr>
          <w:rFonts w:cs="Times New Roman"/>
        </w:rPr>
        <w:t xml:space="preserve"> and salinit</w:t>
      </w:r>
      <w:r w:rsidR="003D306E">
        <w:rPr>
          <w:rFonts w:cs="Times New Roman"/>
        </w:rPr>
        <w:t>ies</w:t>
      </w:r>
      <w:r w:rsidRPr="003622D7">
        <w:rPr>
          <w:rFonts w:cs="Times New Roman"/>
        </w:rPr>
        <w:t xml:space="preserve">, </w:t>
      </w:r>
      <w:r w:rsidR="003D306E">
        <w:rPr>
          <w:rFonts w:cs="Times New Roman"/>
        </w:rPr>
        <w:t>that influence</w:t>
      </w:r>
      <w:r w:rsidRPr="003622D7">
        <w:rPr>
          <w:rFonts w:cs="Times New Roman"/>
        </w:rPr>
        <w:t xml:space="preserve">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ecological community </w:t>
      </w:r>
      <w:r w:rsidR="00F30B32">
        <w:rPr>
          <w:rFonts w:cs="Times New Roman"/>
        </w:rPr>
        <w:t>composition</w:t>
      </w:r>
      <w:r>
        <w:rPr>
          <w:rFonts w:cs="Times New Roman"/>
        </w:rPr>
        <w:t xml:space="preserve"> is thought to be indicative of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0D33F8DA" w:rsidR="00070CC8" w:rsidRDefault="00625C12" w:rsidP="007C2BDC">
      <w:pPr>
        <w:ind w:firstLine="540"/>
        <w:rPr>
          <w:rFonts w:cs="Times New Roman"/>
        </w:rPr>
      </w:pPr>
      <w:r>
        <w:rPr>
          <w:rFonts w:cs="Times New Roman"/>
        </w:rPr>
        <w:lastRenderedPageBreak/>
        <w:t>Due to the dynamic nature of resources and conditions in the Arctic, some Arctic fishes adopt migratory life histor</w:t>
      </w:r>
      <w:r w:rsidR="003D306E">
        <w:rPr>
          <w:rFonts w:cs="Times New Roman"/>
        </w:rPr>
        <w:t>y strategies</w:t>
      </w:r>
      <w:r>
        <w:rPr>
          <w:rFonts w:cs="Times New Roman"/>
        </w:rPr>
        <w:t xml:space="preserve">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00070CC8" w:rsidRPr="003622D7">
        <w:rPr>
          <w:rFonts w:cs="Times New Roman"/>
        </w:rPr>
        <w:t>Arctic whitefish</w:t>
      </w:r>
      <w:r w:rsidR="00070CC8">
        <w:rPr>
          <w:rFonts w:cs="Times New Roman"/>
        </w:rPr>
        <w:t>es</w:t>
      </w:r>
      <w:r w:rsidR="00070CC8" w:rsidRPr="003622D7">
        <w:rPr>
          <w:rFonts w:cs="Times New Roman"/>
        </w:rPr>
        <w:t xml:space="preserve"> species </w:t>
      </w:r>
      <w:r w:rsidR="00070CC8">
        <w:rPr>
          <w:rFonts w:cs="Times New Roman"/>
        </w:rPr>
        <w:t xml:space="preserve">like </w:t>
      </w:r>
      <w:r w:rsidR="00070CC8" w:rsidRPr="003622D7">
        <w:rPr>
          <w:rFonts w:cs="Times New Roman"/>
        </w:rPr>
        <w:t xml:space="preserve">Broad Whitefish </w:t>
      </w:r>
      <w:r w:rsidR="00070CC8" w:rsidRPr="007C2BDC">
        <w:rPr>
          <w:rFonts w:cs="Times New Roman"/>
          <w:i/>
        </w:rPr>
        <w:t>Coregonus nasus</w:t>
      </w:r>
      <w:r w:rsidR="00070CC8" w:rsidRPr="003622D7">
        <w:rPr>
          <w:rFonts w:cs="Times New Roman"/>
        </w:rPr>
        <w:t xml:space="preserve">, Arctic Cisco </w:t>
      </w:r>
      <w:r w:rsidR="00070CC8" w:rsidRPr="007C2BDC">
        <w:rPr>
          <w:rFonts w:cs="Times New Roman"/>
          <w:i/>
        </w:rPr>
        <w:t xml:space="preserve">Coregonus </w:t>
      </w:r>
      <w:proofErr w:type="spellStart"/>
      <w:r w:rsidR="00070CC8" w:rsidRPr="007C2BDC">
        <w:rPr>
          <w:rFonts w:cs="Times New Roman"/>
          <w:i/>
        </w:rPr>
        <w:t>autumnalis</w:t>
      </w:r>
      <w:proofErr w:type="spellEnd"/>
      <w:r w:rsidR="00070CC8" w:rsidRPr="003622D7">
        <w:rPr>
          <w:rFonts w:cs="Times New Roman"/>
        </w:rPr>
        <w:t xml:space="preserve">, Least Cisco </w:t>
      </w:r>
      <w:r w:rsidR="00070CC8" w:rsidRPr="007C2BDC">
        <w:rPr>
          <w:rFonts w:cs="Times New Roman"/>
          <w:i/>
        </w:rPr>
        <w:t>Coregonus sardinella</w:t>
      </w:r>
      <w:r w:rsidR="00070CC8">
        <w:rPr>
          <w:rFonts w:cs="Times New Roman"/>
        </w:rPr>
        <w:t>, and Humpback Whitefish</w:t>
      </w:r>
      <w:r w:rsidR="00070CC8" w:rsidRPr="007C2BDC">
        <w:rPr>
          <w:rFonts w:cs="Times New Roman"/>
        </w:rPr>
        <w:t xml:space="preserve"> </w:t>
      </w:r>
      <w:r w:rsidR="00070CC8" w:rsidRPr="007C2BDC">
        <w:rPr>
          <w:rFonts w:cs="Times New Roman"/>
          <w:i/>
        </w:rPr>
        <w:t xml:space="preserve">Coregonus </w:t>
      </w:r>
      <w:proofErr w:type="spellStart"/>
      <w:r w:rsidR="00070CC8" w:rsidRPr="007C2BDC">
        <w:rPr>
          <w:rFonts w:cs="Times New Roman"/>
          <w:i/>
        </w:rPr>
        <w:t>pidschian</w:t>
      </w:r>
      <w:proofErr w:type="spellEnd"/>
      <w:r w:rsidR="00070CC8" w:rsidRPr="003622D7">
        <w:rPr>
          <w:rFonts w:cs="Times New Roman"/>
        </w:rPr>
        <w:t xml:space="preserve"> are amphidromous and tolerant of moderate levels of salinity</w:t>
      </w:r>
      <w:r w:rsidR="00070CC8">
        <w:rPr>
          <w:rFonts w:cs="Times New Roman"/>
        </w:rPr>
        <w:t xml:space="preserve"> </w:t>
      </w:r>
      <w:r w:rsidR="00070CC8">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070CC8">
        <w:rPr>
          <w:rFonts w:cs="Times New Roman"/>
        </w:rPr>
        <w:fldChar w:fldCharType="separate"/>
      </w:r>
      <w:r w:rsidR="00070CC8" w:rsidRPr="001813D6">
        <w:rPr>
          <w:rFonts w:cs="Times New Roman"/>
          <w:noProof/>
        </w:rPr>
        <w:t>(Bond and Erickson 1985; de March 1989; Fechhelm et al. 1993)</w:t>
      </w:r>
      <w:r w:rsidR="00070CC8">
        <w:rPr>
          <w:rFonts w:cs="Times New Roman"/>
        </w:rPr>
        <w:fldChar w:fldCharType="end"/>
      </w:r>
      <w:r w:rsidR="00070CC8">
        <w:rPr>
          <w:rFonts w:cs="Times New Roman"/>
        </w:rPr>
        <w:t xml:space="preserve">. For example, Arctic Cisco in Alaskan waters are </w:t>
      </w:r>
      <w:r w:rsidR="003D306E">
        <w:rPr>
          <w:rFonts w:cs="Times New Roman"/>
        </w:rPr>
        <w:t>from</w:t>
      </w:r>
      <w:r w:rsidR="00070CC8">
        <w:rPr>
          <w:rFonts w:cs="Times New Roman"/>
        </w:rPr>
        <w:t xml:space="preserve"> the Mackenzie River, Northwest Territories, Canada</w:t>
      </w:r>
      <w:r w:rsidR="003D306E">
        <w:rPr>
          <w:rFonts w:cs="Times New Roman"/>
        </w:rPr>
        <w:t>,</w:t>
      </w:r>
      <w:r w:rsidR="00070CC8">
        <w:rPr>
          <w:rFonts w:cs="Times New Roman"/>
        </w:rPr>
        <w:t xml:space="preserve"> and are transported east as juveniles via easterly winds pushing surface currents where they spend six to eight years rearing in Alaskan estuaries and rivers before returning westward to spawn in their natal waters within the Mackenzie River </w:t>
      </w:r>
      <w:r w:rsidR="00070CC8">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von Biela et al. 2013; Zimmerman et al. 2013)</w:t>
      </w:r>
      <w:r w:rsidR="00070CC8">
        <w:rPr>
          <w:rFonts w:cs="Times New Roman"/>
        </w:rPr>
        <w:fldChar w:fldCharType="end"/>
      </w:r>
      <w:r w:rsidR="00070CC8">
        <w:rPr>
          <w:rFonts w:cs="Times New Roman"/>
        </w:rPr>
        <w:t xml:space="preserve">. </w:t>
      </w:r>
      <w:r w:rsidR="004724CA">
        <w:rPr>
          <w:rFonts w:cs="Times New Roman"/>
        </w:rPr>
        <w:t xml:space="preserve">Conversely, </w:t>
      </w:r>
      <w:r w:rsidR="00070CC8">
        <w:rPr>
          <w:rFonts w:cs="Times New Roman"/>
        </w:rPr>
        <w:t>Least Cisco, Broad Whitefish, and Humpback Whitefish spawning populations</w:t>
      </w:r>
      <w:r w:rsidR="004724CA">
        <w:rPr>
          <w:rFonts w:cs="Times New Roman"/>
        </w:rPr>
        <w:t xml:space="preserve"> </w:t>
      </w:r>
      <w:r w:rsidR="003D306E">
        <w:rPr>
          <w:rFonts w:cs="Times New Roman"/>
        </w:rPr>
        <w:t>occur</w:t>
      </w:r>
      <w:r w:rsidR="00070CC8">
        <w:rPr>
          <w:rFonts w:cs="Times New Roman"/>
        </w:rPr>
        <w:t xml:space="preserve"> in many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sidR="00070CC8">
        <w:rPr>
          <w:rFonts w:cs="Times New Roman"/>
        </w:rPr>
        <w:t xml:space="preserve">. The juveniles of all four of these whitefish species spend summer months feeding in the estuaries and deltas along the coastal Beaufort Sea and </w:t>
      </w:r>
      <w:r w:rsidR="00070CC8" w:rsidRPr="003622D7">
        <w:rPr>
          <w:rFonts w:cs="Times New Roman"/>
        </w:rPr>
        <w:t xml:space="preserve">overwinter in deep-water pools or areas of upwelling </w:t>
      </w:r>
      <w:r w:rsidR="00070CC8">
        <w:rPr>
          <w:rFonts w:cs="Times New Roman"/>
        </w:rPr>
        <w:t>in local rivers, especially</w:t>
      </w:r>
      <w:r w:rsidR="00070CC8" w:rsidRPr="003622D7">
        <w:rPr>
          <w:rFonts w:cs="Times New Roman"/>
        </w:rPr>
        <w:t xml:space="preserve"> </w:t>
      </w:r>
      <w:r w:rsidR="00070CC8">
        <w:rPr>
          <w:rFonts w:cs="Times New Roman"/>
        </w:rPr>
        <w:t xml:space="preserve">the Colville River </w:t>
      </w:r>
      <w:r w:rsidR="00070CC8">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Craig et al. 1985; Fechhelm et al. 1999; Seigle and Gottschalk 2013)</w:t>
      </w:r>
      <w:r w:rsidR="00070CC8">
        <w:rPr>
          <w:rFonts w:cs="Times New Roman"/>
        </w:rPr>
        <w:fldChar w:fldCharType="end"/>
      </w:r>
      <w:r w:rsidR="00070CC8">
        <w:rPr>
          <w:rFonts w:cs="Times New Roman"/>
        </w:rPr>
        <w:t xml:space="preserve">. </w:t>
      </w:r>
      <w:proofErr w:type="spellStart"/>
      <w:r w:rsidR="00070CC8">
        <w:rPr>
          <w:rFonts w:cs="Times New Roman"/>
        </w:rPr>
        <w:t>Gadids</w:t>
      </w:r>
      <w:proofErr w:type="spellEnd"/>
      <w:r w:rsidR="00070CC8">
        <w:rPr>
          <w:rFonts w:cs="Times New Roman"/>
        </w:rPr>
        <w:t xml:space="preserve">, predominantly Arctic Cod, </w:t>
      </w:r>
      <w:r w:rsidR="00DD00C0">
        <w:rPr>
          <w:rFonts w:cs="Times New Roman"/>
        </w:rPr>
        <w:t xml:space="preserve">are also ecologically important and </w:t>
      </w:r>
      <w:r w:rsidR="00070CC8">
        <w:rPr>
          <w:rFonts w:cs="Times New Roman"/>
        </w:rPr>
        <w:t>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00070CC8"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7393355B" w:rsidR="0070218E" w:rsidRDefault="00E754B8" w:rsidP="00B448CE">
      <w:pPr>
        <w:ind w:firstLine="540"/>
        <w:rPr>
          <w:rFonts w:cs="Times New Roman"/>
        </w:rPr>
      </w:pPr>
      <w:r>
        <w:rPr>
          <w:rFonts w:cs="Times New Roman"/>
        </w:rPr>
        <w:lastRenderedPageBreak/>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2B3B91">
        <w:rPr>
          <w:rFonts w:cs="Times New Roman"/>
        </w:rPr>
        <w:t>assessed</w:t>
      </w:r>
      <w:r w:rsidR="00300B46">
        <w:rPr>
          <w:rFonts w:cs="Times New Roman"/>
        </w:rPr>
        <w:t xml:space="preserve"> </w:t>
      </w:r>
      <w:r w:rsidR="00B25860">
        <w:rPr>
          <w:rFonts w:cs="Times New Roman"/>
        </w:rPr>
        <w:t xml:space="preserve">1) </w:t>
      </w:r>
      <w:r w:rsidR="00300B46">
        <w:rPr>
          <w:rFonts w:cs="Times New Roman"/>
        </w:rPr>
        <w:t>species richness</w:t>
      </w:r>
      <w:r w:rsidR="00B25860">
        <w:rPr>
          <w:rFonts w:cs="Times New Roman"/>
        </w:rPr>
        <w:t xml:space="preserve"> </w:t>
      </w:r>
      <w:r w:rsidR="002B3B91">
        <w:rPr>
          <w:rFonts w:cs="Times New Roman"/>
        </w:rPr>
        <w:t xml:space="preserve">and rare species </w:t>
      </w:r>
      <w:r w:rsidR="00B15816">
        <w:rPr>
          <w:rFonts w:cs="Times New Roman"/>
        </w:rPr>
        <w:t xml:space="preserve">presence / absence </w:t>
      </w:r>
      <w:r w:rsidR="00B25860">
        <w:rPr>
          <w:rFonts w:cs="Times New Roman"/>
        </w:rPr>
        <w:t>over time</w:t>
      </w:r>
      <w:r w:rsidR="00B15816">
        <w:rPr>
          <w:rFonts w:cs="Times New Roman"/>
        </w:rPr>
        <w:t xml:space="preserve">, </w:t>
      </w:r>
      <w:r w:rsidR="002B3B91">
        <w:rPr>
          <w:rFonts w:cs="Times New Roman"/>
        </w:rPr>
        <w:t>2</w:t>
      </w:r>
      <w:r w:rsidR="00B25860">
        <w:rPr>
          <w:rFonts w:cs="Times New Roman"/>
        </w:rPr>
        <w:t xml:space="preserve">) </w:t>
      </w:r>
      <w:r w:rsidR="0027206B">
        <w:rPr>
          <w:rFonts w:cs="Times New Roman"/>
        </w:rPr>
        <w:t xml:space="preserve">effects of </w:t>
      </w:r>
      <w:r w:rsidR="00191D9C">
        <w:rPr>
          <w:rFonts w:cs="Times New Roman"/>
        </w:rPr>
        <w:t>environmental variable</w:t>
      </w:r>
      <w:r w:rsidR="008D3591">
        <w:rPr>
          <w:rFonts w:cs="Times New Roman"/>
        </w:rPr>
        <w:t xml:space="preserve">s upon species </w:t>
      </w:r>
      <w:r w:rsidR="00F30B32">
        <w:rPr>
          <w:rFonts w:cs="Times New Roman"/>
        </w:rPr>
        <w:t>composition</w:t>
      </w:r>
      <w:r w:rsidR="008D3591">
        <w:rPr>
          <w:rFonts w:cs="Times New Roman"/>
        </w:rPr>
        <w:t xml:space="preserve"> </w:t>
      </w:r>
      <w:r w:rsidR="007759EE">
        <w:rPr>
          <w:rFonts w:cs="Times New Roman"/>
        </w:rPr>
        <w:t xml:space="preserve">and </w:t>
      </w:r>
      <w:r w:rsidR="002B3B91">
        <w:rPr>
          <w:rFonts w:cs="Times New Roman"/>
        </w:rPr>
        <w:t>3</w:t>
      </w:r>
      <w:r w:rsidR="007759EE">
        <w:rPr>
          <w:rFonts w:cs="Times New Roman"/>
        </w:rPr>
        <w:t xml:space="preserve">) species </w:t>
      </w:r>
      <w:r w:rsidR="00F30B32">
        <w:rPr>
          <w:rFonts w:cs="Times New Roman"/>
        </w:rPr>
        <w:t xml:space="preserve">composition </w:t>
      </w:r>
      <w:r w:rsidR="007759EE">
        <w:rPr>
          <w:rFonts w:cs="Times New Roman"/>
        </w:rPr>
        <w:t>change</w:t>
      </w:r>
      <w:r w:rsidR="002B3B91">
        <w:rPr>
          <w:rFonts w:cs="Times New Roman"/>
        </w:rPr>
        <w:t>s</w:t>
      </w:r>
      <w:r w:rsidR="007759EE">
        <w:rPr>
          <w:rFonts w:cs="Times New Roman"/>
        </w:rPr>
        <w:t xml:space="preserve"> over time</w:t>
      </w:r>
      <w:r w:rsidR="00B15816">
        <w:rPr>
          <w:rFonts w:cs="Times New Roman"/>
        </w:rPr>
        <w:t xml:space="preserve">. </w:t>
      </w:r>
      <w:r w:rsidR="002B3B91">
        <w:rPr>
          <w:rFonts w:cs="Times New Roman"/>
        </w:rPr>
        <w:t>These analyses demonstrate how the nearshore Alaskan Arctic fish community is changing in response to shifts in climate and environmental conditions.</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AF7E12B" w:rsidR="009A6E95" w:rsidRDefault="00625C12" w:rsidP="009A6E95">
      <w:pPr>
        <w:ind w:firstLine="540"/>
        <w:rPr>
          <w:rFonts w:cs="Times New Roman"/>
        </w:rPr>
      </w:pPr>
      <w:r>
        <w:rPr>
          <w:rFonts w:cs="Times New Roman"/>
        </w:rPr>
        <w:t>This study was conducted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01EEA5F5" w:rsidR="001B26E3" w:rsidRDefault="00625C12" w:rsidP="009A6E95">
      <w:pPr>
        <w:ind w:firstLine="540"/>
        <w:rPr>
          <w:rFonts w:cs="Times New Roman"/>
        </w:rPr>
      </w:pPr>
      <w:r>
        <w:rPr>
          <w:rFonts w:cs="Times New Roman"/>
        </w:rPr>
        <w:lastRenderedPageBreak/>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Pr>
          <w:rFonts w:cs="Times New Roman"/>
        </w:rPr>
        <w:t>Daily fish monitoring was performed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ith the exception of a modification in 2009 to add a vertical metal bar to the fyke net funnel to prevent incidental seal catches. </w:t>
      </w:r>
    </w:p>
    <w:p w14:paraId="4591C244" w14:textId="7D8055EE"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a subsample of select species</w:t>
      </w:r>
      <w:r w:rsidR="001B26E3">
        <w:rPr>
          <w:rFonts w:cs="Times New Roman"/>
        </w:rPr>
        <w:t>. F</w:t>
      </w:r>
      <w:r w:rsidR="001B26E3" w:rsidRPr="009A6E95">
        <w:rPr>
          <w:rFonts w:cs="Times New Roman"/>
        </w:rPr>
        <w:t>ish were released away and offshor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3F6D8705" w14:textId="0C7587E8" w:rsidR="0022761F" w:rsidRDefault="0022761F" w:rsidP="0022761F">
      <w:pPr>
        <w:pStyle w:val="Heading2"/>
      </w:pPr>
      <w:r>
        <w:t>Environmental Data Sources</w:t>
      </w:r>
    </w:p>
    <w:p w14:paraId="788B7406" w14:textId="78CAA105" w:rsidR="00E9156A" w:rsidRDefault="008061ED" w:rsidP="004C4E6F">
      <w:pPr>
        <w:ind w:firstLine="540"/>
        <w:rPr>
          <w:rFonts w:cs="Times New Roman"/>
        </w:rPr>
      </w:pPr>
      <w:r>
        <w:rPr>
          <w:rFonts w:cs="Times New Roman"/>
        </w:rPr>
        <w:lastRenderedPageBreak/>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w:t>
      </w:r>
      <w:r w:rsidR="001B26E3">
        <w:rPr>
          <w:rFonts w:cs="Times New Roman"/>
        </w:rPr>
        <w:t xml:space="preserve">measured near the top of </w:t>
      </w:r>
      <w:r>
        <w:rPr>
          <w:rFonts w:cs="Times New Roman"/>
        </w:rPr>
        <w:t>the water column</w:t>
      </w:r>
      <w:r w:rsidRPr="00DB41F0">
        <w:rPr>
          <w:rFonts w:cs="Times New Roman"/>
        </w:rPr>
        <w:t xml:space="preserve">,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ater temperature (°C)</w:t>
      </w:r>
      <w:r w:rsidR="00A12BA0">
        <w:rPr>
          <w:rFonts w:cs="Times New Roman"/>
        </w:rPr>
        <w:t xml:space="preserve"> and s</w:t>
      </w:r>
      <w:r w:rsidR="00A12BA0"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r w:rsidR="00075BF0">
        <w:rPr>
          <w:rFonts w:cs="Times New Roman"/>
        </w:rPr>
        <w:t>Daily Sagavanirktok River discharge (m</w:t>
      </w:r>
      <w:r w:rsidR="00075BF0" w:rsidRPr="00C770D6">
        <w:rPr>
          <w:rFonts w:cs="Times New Roman"/>
          <w:vertAlign w:val="superscript"/>
        </w:rPr>
        <w:t>3</w:t>
      </w:r>
      <w:r w:rsidR="00075BF0">
        <w:rPr>
          <w:rFonts w:cs="Times New Roman"/>
        </w:rPr>
        <w:t xml:space="preserve">/s) were collected by a United States Geological Survey (USGS) gaging station </w:t>
      </w:r>
      <w:commentRangeStart w:id="2"/>
      <w:r w:rsidR="00075BF0">
        <w:rPr>
          <w:rFonts w:cs="Times New Roman"/>
        </w:rPr>
        <w:t>upriver from the river mouth</w:t>
      </w:r>
      <w:commentRangeEnd w:id="2"/>
      <w:r w:rsidR="00075BF0">
        <w:rPr>
          <w:rStyle w:val="CommentReference"/>
        </w:rPr>
        <w:commentReference w:id="2"/>
      </w:r>
      <w:r w:rsidR="00075BF0">
        <w:rPr>
          <w:rFonts w:cs="Times New Roman"/>
        </w:rPr>
        <w:t xml:space="preserve">, near Pump Station 3. </w:t>
      </w:r>
      <w:r w:rsidR="004C4E6F" w:rsidRPr="00A86E7B">
        <w:rPr>
          <w:rFonts w:cs="Times New Roman"/>
        </w:rPr>
        <w:t xml:space="preserve">Meteorological data was collected hourly by the National Weather Service </w:t>
      </w:r>
      <w:r w:rsidR="004C4E6F">
        <w:rPr>
          <w:rFonts w:cs="Times New Roman"/>
        </w:rPr>
        <w:t xml:space="preserve">(NWS) </w:t>
      </w:r>
      <w:r w:rsidR="004C4E6F" w:rsidRPr="00A86E7B">
        <w:rPr>
          <w:rFonts w:cs="Times New Roman"/>
        </w:rPr>
        <w:t xml:space="preserve">at the </w:t>
      </w:r>
      <w:r w:rsidR="004C4E6F">
        <w:rPr>
          <w:rFonts w:cs="Times New Roman"/>
        </w:rPr>
        <w:t xml:space="preserve">nearby </w:t>
      </w:r>
      <w:r w:rsidR="004C4E6F" w:rsidRPr="00A86E7B">
        <w:rPr>
          <w:rFonts w:cs="Times New Roman"/>
        </w:rPr>
        <w:t xml:space="preserve">Deadhorse Airport data collecting site (PASC), </w:t>
      </w:r>
      <w:r w:rsidR="004C4E6F">
        <w:rPr>
          <w:rFonts w:cs="Times New Roman"/>
        </w:rPr>
        <w:t xml:space="preserve">located </w:t>
      </w:r>
      <w:r w:rsidR="004C4E6F" w:rsidRPr="00A86E7B">
        <w:rPr>
          <w:rFonts w:cs="Times New Roman"/>
        </w:rPr>
        <w:t xml:space="preserve">12 km inland from Prudhoe Bay. </w:t>
      </w:r>
      <w:r w:rsidR="004C4E6F">
        <w:rPr>
          <w:rFonts w:cs="Times New Roman"/>
        </w:rPr>
        <w:t xml:space="preserve">Wind </w:t>
      </w:r>
      <w:r w:rsidR="00C6526E">
        <w:rPr>
          <w:rFonts w:cs="Times New Roman"/>
        </w:rPr>
        <w:t xml:space="preserve">speed was measured in km/h; w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13EB7D97"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1F6F8F76" w14:textId="77777777" w:rsidR="0022761F" w:rsidRDefault="0022761F" w:rsidP="0022761F">
      <w:pPr>
        <w:pStyle w:val="Heading2"/>
      </w:pPr>
      <w:r>
        <w:t xml:space="preserve">Species Richness and Rare Species Presence / Absence </w:t>
      </w:r>
    </w:p>
    <w:p w14:paraId="7CB0B951" w14:textId="4C3DC712" w:rsidR="004D4F70" w:rsidRPr="00DC04DE" w:rsidRDefault="001B26E3" w:rsidP="00DC04DE">
      <w:pPr>
        <w:ind w:firstLine="540"/>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2546F7">
        <w:rPr>
          <w:rFonts w:cs="Times New Roman"/>
        </w:rPr>
        <w:t xml:space="preserve">To </w:t>
      </w:r>
      <w:r w:rsidR="00BB73E5">
        <w:rPr>
          <w:rFonts w:cs="Times New Roman"/>
        </w:rPr>
        <w:t xml:space="preserve">investigate trends in </w:t>
      </w:r>
      <w:r w:rsidR="002546F7">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 xml:space="preserve">(Guisan et al. </w:t>
      </w:r>
      <w:r w:rsidR="005B79D2" w:rsidRPr="00FA2589">
        <w:rPr>
          <w:rFonts w:cs="Times New Roman"/>
          <w:noProof/>
        </w:rPr>
        <w:lastRenderedPageBreak/>
        <w:t>2002)</w:t>
      </w:r>
      <w:r w:rsidR="005B79D2">
        <w:rPr>
          <w:rFonts w:cs="Times New Roman"/>
        </w:rPr>
        <w:fldChar w:fldCharType="end"/>
      </w:r>
      <w:r w:rsidR="00FB7510">
        <w:rPr>
          <w:rFonts w:cs="Times New Roman"/>
        </w:rPr>
        <w:t xml:space="preserve">. </w:t>
      </w:r>
      <w:r w:rsidR="00DC04DE">
        <w:rPr>
          <w:rFonts w:cs="Times New Roman"/>
        </w:rPr>
        <w:t xml:space="preserve">Total number of species was defined as the number of unique species across all sites combined for each </w:t>
      </w:r>
      <w:proofErr w:type="spellStart"/>
      <w:r w:rsidR="00DC04DE">
        <w:rPr>
          <w:rFonts w:cs="Times New Roman"/>
        </w:rPr>
        <w:t>biweek</w:t>
      </w:r>
      <w:proofErr w:type="spellEnd"/>
      <w:r w:rsidR="00DC04DE">
        <w:rPr>
          <w:rFonts w:cs="Times New Roman"/>
        </w:rPr>
        <w:t xml:space="preserve"> period. </w:t>
      </w:r>
      <w:r w:rsidR="00DC04D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04DE">
        <w:rPr>
          <w:rFonts w:eastAsiaTheme="minorEastAsia" w:cs="Times New Roman"/>
        </w:rPr>
        <w:t xml:space="preserve"> is the b</w:t>
      </w:r>
      <w:r w:rsidR="00DC04DE">
        <w:t xml:space="preserve">iweekly sampling period that was assigned as four events evenly distributed during the sampling season (i.e., period 1 = start date–July 15, period 2 = July 16–31, period 3 = August 1–15, and period 4 = August 16–end dat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C115B1F" w:rsidR="00806B90" w:rsidRDefault="0038759A" w:rsidP="00806B90">
      <w:pPr>
        <w:ind w:firstLine="540"/>
      </w:pPr>
      <w:r>
        <w:rPr>
          <w:rFonts w:cs="Times New Roman"/>
        </w:rPr>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BD6953">
        <w:rPr>
          <w:rFonts w:cs="Times New Roman"/>
        </w:rPr>
        <w:t xml:space="preserve">. </w:t>
      </w:r>
      <w:r>
        <w:rPr>
          <w:rFonts w:cs="Times New Roman"/>
        </w:rPr>
        <w:t>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p>
    <w:p w14:paraId="0FE034EB" w14:textId="1A64D03C"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w:t>
      </w:r>
      <w:r w:rsidR="00BD6953">
        <w:rPr>
          <w:rFonts w:cs="Times New Roman"/>
        </w:rPr>
        <w:t>presence/ab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BD6953">
        <w:rPr>
          <w:rFonts w:cs="Times New Roman"/>
        </w:rPr>
        <w:t xml:space="preserve">; </w:t>
      </w:r>
      <w:r w:rsidR="00BD6953" w:rsidRPr="00BD6953">
        <w:rPr>
          <w:rFonts w:cs="Times New Roman"/>
          <w:i/>
        </w:rPr>
        <w:t>n</w:t>
      </w:r>
      <w:r w:rsidR="00BD6953">
        <w:rPr>
          <w:rFonts w:cs="Times New Roman"/>
        </w:rPr>
        <w:t>=15 species</w:t>
      </w:r>
      <w:r w:rsidR="00567287">
        <w:rPr>
          <w:rFonts w:cs="Times New Roman"/>
        </w:rPr>
        <w:t>)</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571304"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445255D"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70B7AE1F" w14:textId="7DC63A97"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w:t>
      </w:r>
      <w:r w:rsidR="00755E8D">
        <w:lastRenderedPageBreak/>
        <w:t xml:space="preserve">analyses (CITE XXXXX), we restricted analysis to </w:t>
      </w:r>
      <w:r w:rsidR="00537487">
        <w:t>the</w:t>
      </w:r>
      <w:r w:rsidR="00755E8D">
        <w:t xml:space="preserve"> species whose abundance was greater than 100 fish, all years combined</w:t>
      </w:r>
      <w:r w:rsidR="009C24CC">
        <w:t xml:space="preserve"> (</w:t>
      </w:r>
      <w:r w:rsidR="009C24CC" w:rsidRPr="009C24CC">
        <w:rPr>
          <w:i/>
        </w:rPr>
        <w:t>n</w:t>
      </w:r>
      <w:r w:rsidR="009C24CC">
        <w:t>=17 species)</w:t>
      </w:r>
      <w:r w:rsidR="00755E8D">
        <w:t xml:space="preserve">. </w:t>
      </w:r>
      <w:commentRangeStart w:id="3"/>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3"/>
      <w:r w:rsidR="005C5C40">
        <w:rPr>
          <w:rStyle w:val="CommentReference"/>
        </w:rPr>
        <w:commentReference w:id="3"/>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46371ABC" w:rsidR="0048664E" w:rsidRDefault="00D50404" w:rsidP="0048664E">
      <w:pPr>
        <w:ind w:firstLine="540"/>
        <w:rPr>
          <w:rFonts w:cs="Times New Roman"/>
        </w:rPr>
      </w:pPr>
      <w:r>
        <w:rPr>
          <w:rFonts w:cs="Times New Roman"/>
        </w:rPr>
        <w:t xml:space="preserve">To determine </w:t>
      </w:r>
      <w:r w:rsidR="009C24CC">
        <w:rPr>
          <w:rFonts w:cs="Times New Roman"/>
        </w:rPr>
        <w:t>the effects of</w:t>
      </w:r>
      <w:r>
        <w:rPr>
          <w:rFonts w:cs="Times New Roman"/>
        </w:rPr>
        <w:t xml:space="preserve"> environmental variables </w:t>
      </w:r>
      <w:r w:rsidR="009C24CC">
        <w:rPr>
          <w:rFonts w:cs="Times New Roman"/>
        </w:rPr>
        <w:t>upon species assemblage structure</w:t>
      </w:r>
      <w:r>
        <w:rPr>
          <w:rFonts w:cs="Times New Roman"/>
        </w:rPr>
        <w:t>,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9C24CC">
        <w:rPr>
          <w:rFonts w:cs="Times New Roman"/>
        </w:rPr>
        <w:t>, resulting in the optimal subset of environmental variables</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w:t>
      </w:r>
    </w:p>
    <w:p w14:paraId="2659AE9C" w14:textId="580A199A" w:rsidR="00AA2970" w:rsidRDefault="00AA2970" w:rsidP="00F30B32">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data coverage in environmental monitoring were excluded from analysis. </w:t>
      </w:r>
      <w:r w:rsidR="009C24CC">
        <w:rPr>
          <w:rFonts w:cs="Times New Roman"/>
        </w:rPr>
        <w:t xml:space="preserve">All environmental variables were assessed in a correlation matrix. Results of a correlation matrix showed no variables were highly correlated (&gt;0.5). </w:t>
      </w:r>
      <w:r>
        <w:rPr>
          <w:rFonts w:cs="Times New Roman"/>
        </w:rPr>
        <w:t>Environmental variables were square root transformed</w:t>
      </w:r>
      <w:r w:rsidR="00971DAE">
        <w:rPr>
          <w:rFonts w:cs="Times New Roman"/>
        </w:rPr>
        <w:t xml:space="preserve"> </w:t>
      </w:r>
      <w:r w:rsidR="00971DAE">
        <w:rPr>
          <w:rFonts w:cs="Times New Roman"/>
        </w:rPr>
        <w:lastRenderedPageBreak/>
        <w:t>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4"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4"/>
    </w:p>
    <w:p w14:paraId="60C3215D" w14:textId="16850DA7"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 xml:space="preserve">are the Bray-Curtis dissimilarity matrix of transformed and standardized CPUE 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p>
    <w:p w14:paraId="1160ADE6" w14:textId="3C1A3474" w:rsidR="00F30B32" w:rsidRDefault="00F30B32" w:rsidP="00F30B32">
      <w:pPr>
        <w:pStyle w:val="Heading2"/>
      </w:pPr>
      <w:r>
        <w:t>Species Composition Changes Over Time</w:t>
      </w:r>
    </w:p>
    <w:p w14:paraId="35E269FD" w14:textId="44FC0BF9" w:rsidR="00CE71C8" w:rsidRDefault="000E3DCB" w:rsidP="00B448CE">
      <w:pPr>
        <w:ind w:firstLine="540"/>
        <w:rPr>
          <w:rFonts w:cs="Times New Roman"/>
        </w:rPr>
      </w:pPr>
      <w:r>
        <w:rPr>
          <w:rFonts w:cs="Times New Roman"/>
        </w:rPr>
        <w:t xml:space="preserve">Modeling of the </w:t>
      </w:r>
      <w:proofErr w:type="spellStart"/>
      <w:r w:rsidR="00F30B32">
        <w:rPr>
          <w:rFonts w:cs="Times New Roman"/>
        </w:rPr>
        <w:t>n</w:t>
      </w:r>
      <w:r w:rsidR="00C67648">
        <w:rPr>
          <w:rFonts w:cs="Times New Roman"/>
        </w:rPr>
        <w:t>MDS</w:t>
      </w:r>
      <w:proofErr w:type="spellEnd"/>
      <w:r w:rsidR="00C67648">
        <w:rPr>
          <w:rFonts w:cs="Times New Roman"/>
        </w:rPr>
        <w:t xml:space="preserve">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571304"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6B47B613" w14:textId="77777777" w:rsidR="00787DB6"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3CB9AC37" w:rsidR="00917C48" w:rsidRPr="00787DB6" w:rsidRDefault="00787DB6" w:rsidP="00787DB6">
      <w:pPr>
        <w:rPr>
          <w:rFonts w:cs="Times New Roman"/>
        </w:rPr>
      </w:pPr>
      <w:r>
        <w:rPr>
          <w:rFonts w:cs="Times New Roman"/>
        </w:rPr>
        <w:t xml:space="preserve">All significance testing was done at the α = 0.05 level. </w:t>
      </w: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6.0</w:t>
      </w:r>
      <w:r w:rsidRPr="001962C1">
        <w:rPr>
          <w:rFonts w:cs="Times New Roman"/>
        </w:rPr>
        <w:t>).</w:t>
      </w:r>
    </w:p>
    <w:p w14:paraId="0E591765" w14:textId="361041B3" w:rsidR="00814D95" w:rsidRPr="004F14B7" w:rsidRDefault="00814D95" w:rsidP="00814D95">
      <w:pPr>
        <w:pStyle w:val="Heading1"/>
      </w:pPr>
      <w:r>
        <w:lastRenderedPageBreak/>
        <w:t>Results</w:t>
      </w:r>
    </w:p>
    <w:p w14:paraId="2E2B1BD6" w14:textId="773E40B9" w:rsidR="00F30B32" w:rsidRDefault="00F30B32" w:rsidP="00F30B32">
      <w:pPr>
        <w:pStyle w:val="Heading2"/>
      </w:pPr>
      <w:r>
        <w:t>Fish Sampling</w:t>
      </w:r>
    </w:p>
    <w:p w14:paraId="51E95838" w14:textId="2FE58F3F" w:rsidR="00B86E27" w:rsidRDefault="00F30B32" w:rsidP="00C2664B">
      <w:pPr>
        <w:tabs>
          <w:tab w:val="left" w:pos="720"/>
        </w:tabs>
        <w:rPr>
          <w:rFonts w:cs="Times New Roman"/>
        </w:rPr>
      </w:pPr>
      <w:r>
        <w:rPr>
          <w:rFonts w:cs="Times New Roman"/>
        </w:rPr>
        <w:tab/>
      </w:r>
      <w:r w:rsidR="00AF2E61">
        <w:rPr>
          <w:rFonts w:cs="Times New Roman"/>
        </w:rPr>
        <w:t xml:space="preserve">From 2001 to 2018, a total of </w:t>
      </w:r>
      <w:r w:rsidR="00AF2E61" w:rsidRPr="00AF2E61">
        <w:rPr>
          <w:rFonts w:cs="Times New Roman"/>
        </w:rPr>
        <w:t>1,784,593</w:t>
      </w:r>
      <w:r w:rsidR="00AF2E61">
        <w:rPr>
          <w:rFonts w:cs="Times New Roman"/>
        </w:rPr>
        <w:t xml:space="preserve"> fish </w:t>
      </w:r>
      <w:r w:rsidR="004741ED">
        <w:rPr>
          <w:rFonts w:cs="Times New Roman"/>
        </w:rPr>
        <w:t xml:space="preserve">were collected and identified to one of </w:t>
      </w:r>
      <w:r w:rsidR="00AF2E61">
        <w:rPr>
          <w:rFonts w:cs="Times New Roman"/>
        </w:rPr>
        <w:t>3</w:t>
      </w:r>
      <w:r w:rsidR="0077705E">
        <w:rPr>
          <w:rFonts w:cs="Times New Roman"/>
        </w:rPr>
        <w:t>1</w:t>
      </w:r>
      <w:r w:rsidR="00AF2E61">
        <w:rPr>
          <w:rFonts w:cs="Times New Roman"/>
        </w:rPr>
        <w:t xml:space="preserve"> fish species </w:t>
      </w:r>
      <w:r w:rsidR="00684876">
        <w:rPr>
          <w:rFonts w:cs="Times New Roman"/>
        </w:rPr>
        <w:t>(Table 1)</w:t>
      </w:r>
      <w:r w:rsidR="00AF2E61">
        <w:rPr>
          <w:rFonts w:cs="Times New Roman"/>
        </w:rPr>
        <w:t xml:space="preserve">. </w:t>
      </w:r>
      <w:r w:rsidR="0077705E">
        <w:rPr>
          <w:rFonts w:cs="Times New Roman"/>
        </w:rPr>
        <w:t>Fishes</w:t>
      </w:r>
      <w:r w:rsidR="00AF2E61">
        <w:rPr>
          <w:rFonts w:cs="Times New Roman"/>
        </w:rPr>
        <w:t xml:space="preserve"> that </w:t>
      </w:r>
      <w:r w:rsidR="004741ED">
        <w:rPr>
          <w:rFonts w:cs="Times New Roman"/>
        </w:rPr>
        <w:t>could</w:t>
      </w:r>
      <w:r w:rsidR="00AF2E61">
        <w:rPr>
          <w:rFonts w:cs="Times New Roman"/>
        </w:rPr>
        <w:t xml:space="preserve"> only </w:t>
      </w:r>
      <w:r w:rsidR="004741ED">
        <w:rPr>
          <w:rFonts w:cs="Times New Roman"/>
        </w:rPr>
        <w:t xml:space="preserve">be </w:t>
      </w:r>
      <w:r w:rsidR="00AF2E61">
        <w:rPr>
          <w:rFonts w:cs="Times New Roman"/>
        </w:rPr>
        <w:t>identified to genus (</w:t>
      </w:r>
      <w:r w:rsidR="00AF2E61" w:rsidRPr="00AF2E61">
        <w:rPr>
          <w:rFonts w:cs="Times New Roman"/>
          <w:i/>
        </w:rPr>
        <w:t>n</w:t>
      </w:r>
      <w:r w:rsidR="00AF2E61">
        <w:rPr>
          <w:rFonts w:cs="Times New Roman"/>
        </w:rPr>
        <w:t xml:space="preserve">=76), </w:t>
      </w:r>
      <w:r w:rsidR="004741ED">
        <w:rPr>
          <w:rFonts w:cs="Times New Roman"/>
        </w:rPr>
        <w:t xml:space="preserve">were hybrids </w:t>
      </w:r>
      <w:r w:rsidR="00AF2E61">
        <w:rPr>
          <w:rFonts w:cs="Times New Roman"/>
        </w:rPr>
        <w:t>(</w:t>
      </w:r>
      <w:r w:rsidR="00AF2E61" w:rsidRPr="00AF2E61">
        <w:rPr>
          <w:rFonts w:cs="Times New Roman"/>
          <w:i/>
        </w:rPr>
        <w:t>n</w:t>
      </w:r>
      <w:r w:rsidR="00AF2E61">
        <w:rPr>
          <w:rFonts w:cs="Times New Roman"/>
        </w:rPr>
        <w:t xml:space="preserve">=22), or </w:t>
      </w:r>
      <w:r w:rsidR="004741ED">
        <w:rPr>
          <w:rFonts w:cs="Times New Roman"/>
        </w:rPr>
        <w:t xml:space="preserve">could not be identified </w:t>
      </w:r>
      <w:r w:rsidR="00AF2E61">
        <w:rPr>
          <w:rFonts w:cs="Times New Roman"/>
        </w:rPr>
        <w:t>(</w:t>
      </w:r>
      <w:r w:rsidR="00AF2E61" w:rsidRPr="00AF2E61">
        <w:rPr>
          <w:rFonts w:cs="Times New Roman"/>
          <w:i/>
        </w:rPr>
        <w:t>n</w:t>
      </w:r>
      <w:r w:rsidR="00AF2E61">
        <w:rPr>
          <w:rFonts w:cs="Times New Roman"/>
        </w:rPr>
        <w:t>=2)</w:t>
      </w:r>
      <w:r w:rsidR="0077705E">
        <w:rPr>
          <w:rFonts w:cs="Times New Roman"/>
        </w:rPr>
        <w:t xml:space="preserve"> were excluded</w:t>
      </w:r>
      <w:r w:rsidR="004741ED">
        <w:rPr>
          <w:rFonts w:cs="Times New Roman"/>
        </w:rPr>
        <w:t xml:space="preserve"> from analyses</w:t>
      </w:r>
      <w:r w:rsidR="00AF2E61">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 xml:space="preserve">not </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XXXXX,</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23D3DDD0" w:rsidR="00F30B32" w:rsidRDefault="00F30B32" w:rsidP="00F30B32">
      <w:pPr>
        <w:pStyle w:val="Heading2"/>
      </w:pPr>
      <w:r>
        <w:t xml:space="preserve">Species Richness and Rare Species Presence / Absence </w:t>
      </w:r>
    </w:p>
    <w:p w14:paraId="482DA15A" w14:textId="5BEB0AC7"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1) and </w:t>
      </w:r>
      <w:r>
        <w:rPr>
          <w:rFonts w:cs="Times New Roman"/>
        </w:rPr>
        <w:t>over</w:t>
      </w:r>
      <w:r w:rsidR="00D95A12">
        <w:rPr>
          <w:rFonts w:cs="Times New Roman"/>
        </w:rPr>
        <w:t xml:space="preserve"> the season (GAM, k=3: F = 62.85, </w:t>
      </w:r>
      <w:proofErr w:type="spellStart"/>
      <w:r w:rsidR="00D95A12">
        <w:rPr>
          <w:rFonts w:cs="Times New Roman"/>
        </w:rPr>
        <w:t>edf</w:t>
      </w:r>
      <w:proofErr w:type="spellEnd"/>
      <w:r w:rsidR="00D95A12">
        <w:rPr>
          <w:rFonts w:cs="Times New Roman"/>
        </w:rPr>
        <w:t xml:space="preserve"> = 1.83, p &lt; 0.00001). The rate of increase of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ith a larger increase in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xml:space="preserve">). Whil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1641BE33" w:rsidR="00F43697" w:rsidRDefault="00B46929" w:rsidP="00C2664B">
      <w:pPr>
        <w:ind w:firstLine="720"/>
        <w:rPr>
          <w:rFonts w:cs="Times New Roman"/>
        </w:rPr>
      </w:pPr>
      <w:r>
        <w:rPr>
          <w:rFonts w:cs="Times New Roman"/>
        </w:rPr>
        <w:t>In total, there were 1</w:t>
      </w:r>
      <w:r w:rsidR="00050825">
        <w:rPr>
          <w:rFonts w:cs="Times New Roman"/>
        </w:rPr>
        <w:t>4</w:t>
      </w:r>
      <w:r>
        <w:rPr>
          <w:rFonts w:cs="Times New Roman"/>
        </w:rPr>
        <w:t xml:space="preserve"> r</w:t>
      </w:r>
      <w:r w:rsidR="00EC434F">
        <w:rPr>
          <w:rFonts w:cs="Times New Roman"/>
        </w:rPr>
        <w:t xml:space="preserve">are species </w:t>
      </w:r>
      <w:r>
        <w:rPr>
          <w:rFonts w:cs="Times New Roman"/>
        </w:rPr>
        <w:t xml:space="preserve">captured </w:t>
      </w:r>
      <w:r w:rsidR="00EC434F">
        <w:rPr>
          <w:rFonts w:cs="Times New Roman"/>
        </w:rPr>
        <w:t>(&lt;100 fish, total catch all years)</w:t>
      </w:r>
      <w:r>
        <w:rPr>
          <w:rFonts w:cs="Times New Roman"/>
        </w:rPr>
        <w:t xml:space="preserve">. </w:t>
      </w:r>
      <w:r w:rsidR="00050825">
        <w:t xml:space="preserve">Results from the </w:t>
      </w:r>
      <w:r w:rsidR="00050825">
        <w:rPr>
          <w:rFonts w:cs="Times New Roman"/>
        </w:rPr>
        <w:t xml:space="preserve">binomial presence/absence </w:t>
      </w:r>
      <w:r w:rsidR="00050825">
        <w:t xml:space="preserve">GLM of rare species </w:t>
      </w:r>
      <w:r w:rsidR="00265035">
        <w:t xml:space="preserve">over 2001–2018 </w:t>
      </w:r>
      <w:r w:rsidR="00050825">
        <w:t xml:space="preserve">showed </w:t>
      </w:r>
      <w:r w:rsidR="00265035">
        <w:t xml:space="preserve">a </w:t>
      </w:r>
      <w:r w:rsidR="00050825">
        <w:t xml:space="preserve">significant </w:t>
      </w:r>
      <w:r w:rsidR="00265035">
        <w:lastRenderedPageBreak/>
        <w:t xml:space="preserve">increase </w:t>
      </w:r>
      <w:r w:rsidR="00050825">
        <w:t>for</w:t>
      </w:r>
      <w:r>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4</w:t>
      </w:r>
      <w:r w:rsidR="00A25B03">
        <w:rPr>
          <w:rFonts w:cs="Times New Roman"/>
        </w:rPr>
        <w:t xml:space="preserve">, SE = </w:t>
      </w:r>
      <w:r w:rsidR="00A25B03" w:rsidRPr="00A25B03">
        <w:rPr>
          <w:rFonts w:cs="Times New Roman"/>
        </w:rPr>
        <w:t>0.220</w:t>
      </w:r>
      <w:r w:rsidR="004D5625">
        <w:rPr>
          <w:rFonts w:cs="Times New Roman"/>
        </w:rPr>
        <w:t>2</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4</w:t>
      </w:r>
      <w:r w:rsidR="00A25B03">
        <w:rPr>
          <w:rFonts w:cs="Times New Roman"/>
        </w:rPr>
        <w:t xml:space="preserve">, SE = </w:t>
      </w:r>
      <w:r w:rsidR="00A25B03" w:rsidRPr="00A25B03">
        <w:rPr>
          <w:rFonts w:cs="Times New Roman"/>
        </w:rPr>
        <w:t>0.0793</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w:t>
      </w:r>
      <w:r w:rsidR="00265035">
        <w:rPr>
          <w:rFonts w:cs="Times New Roman"/>
        </w:rPr>
        <w:t xml:space="preserve">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1,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sidR="00050825">
        <w:rPr>
          <w:rFonts w:cs="Times New Roman"/>
        </w:rPr>
        <w:t>3</w:t>
      </w:r>
      <w:r w:rsidR="00A60ABC">
        <w:rPr>
          <w:rFonts w:cs="Times New Roman"/>
        </w:rPr>
        <w:t>)</w:t>
      </w:r>
      <w:r w:rsidR="00616D5C">
        <w:rPr>
          <w:rFonts w:cs="Times New Roman"/>
        </w:rPr>
        <w:t xml:space="preserve">. Two additional species showed a significant trend in binomial presence/absence over the course of the season: Chum Salmon </w:t>
      </w:r>
      <w:r w:rsidR="00616D5C" w:rsidRPr="00616D5C">
        <w:rPr>
          <w:rFonts w:cs="Times New Roman"/>
          <w:i/>
        </w:rPr>
        <w:t>Oncorhynchus keta</w:t>
      </w:r>
      <w:r w:rsidR="00616D5C">
        <w:rPr>
          <w:rFonts w:cs="Times New Roman"/>
        </w:rPr>
        <w:t xml:space="preserve"> and </w:t>
      </w:r>
      <w:commentRangeStart w:id="5"/>
      <w:r w:rsidR="00616D5C" w:rsidRPr="00616D5C">
        <w:rPr>
          <w:rFonts w:cs="Times New Roman"/>
          <w:i/>
        </w:rPr>
        <w:t>Liparis</w:t>
      </w:r>
      <w:r w:rsidR="00616D5C">
        <w:rPr>
          <w:rFonts w:cs="Times New Roman"/>
        </w:rPr>
        <w:t xml:space="preserve"> spp. </w:t>
      </w:r>
      <w:commentRangeEnd w:id="5"/>
      <w:r w:rsidR="00265035">
        <w:rPr>
          <w:rStyle w:val="CommentReference"/>
        </w:rPr>
        <w:commentReference w:id="5"/>
      </w:r>
      <w:r w:rsidR="00616D5C">
        <w:rPr>
          <w:rFonts w:cs="Times New Roman"/>
        </w:rPr>
        <w:t xml:space="preserve">both increased in </w:t>
      </w:r>
      <w:r w:rsidR="00265035">
        <w:rPr>
          <w:rFonts w:cs="Times New Roman"/>
        </w:rPr>
        <w:t>abundance</w:t>
      </w:r>
      <w:r w:rsidR="00616D5C">
        <w:rPr>
          <w:rFonts w:cs="Times New Roman"/>
        </w:rPr>
        <w:t xml:space="preserve"> during a season</w:t>
      </w:r>
      <w:r w:rsidR="00A25B03" w:rsidRPr="00A25B03">
        <w:rPr>
          <w:rFonts w:cs="Times New Roman"/>
        </w:rPr>
        <w:t xml:space="preserve"> </w:t>
      </w:r>
      <w:r w:rsidR="00A25B03">
        <w:rPr>
          <w:rFonts w:cs="Times New Roman"/>
        </w:rPr>
        <w:t xml:space="preserve">(estimate = </w:t>
      </w:r>
      <w:r w:rsidR="00A25B03" w:rsidRPr="00A25B03">
        <w:rPr>
          <w:rFonts w:cs="Times New Roman"/>
        </w:rPr>
        <w:t>0.716</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A25B03" w:rsidRPr="00A25B03">
        <w:rPr>
          <w:rFonts w:cs="Times New Roman"/>
        </w:rPr>
        <w:t>2.995</w:t>
      </w:r>
      <w:r w:rsidR="00A25B03">
        <w:rPr>
          <w:rFonts w:cs="Times New Roman"/>
        </w:rPr>
        <w:t xml:space="preserve">, SE = </w:t>
      </w:r>
      <w:r w:rsidR="00A25B03" w:rsidRPr="00A25B03">
        <w:rPr>
          <w:rFonts w:cs="Times New Roman"/>
        </w:rPr>
        <w:t>0.990</w:t>
      </w:r>
      <w:r w:rsidR="004D5625">
        <w:rPr>
          <w:rFonts w:cs="Times New Roman"/>
        </w:rPr>
        <w:t>3</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1841B118" w:rsidR="00F30B32" w:rsidRDefault="00F30B32" w:rsidP="00F30B32">
      <w:pPr>
        <w:pStyle w:val="Heading2"/>
      </w:pPr>
      <w:r>
        <w:t>Effects of Environmental Variables Upon Species Composition</w:t>
      </w:r>
    </w:p>
    <w:p w14:paraId="437214FC" w14:textId="61D4C832" w:rsidR="009921C2" w:rsidRDefault="00050825" w:rsidP="00B0202E">
      <w:pPr>
        <w:ind w:firstLine="720"/>
        <w:rPr>
          <w:rFonts w:cs="Times New Roman"/>
        </w:rPr>
      </w:pPr>
      <w:r>
        <w:rPr>
          <w:rFonts w:cs="Times New Roman"/>
        </w:rPr>
        <w:t>For 2001–2018, w</w:t>
      </w:r>
      <w:r w:rsidRPr="003C3FC4">
        <w:rPr>
          <w:rFonts w:cs="Times New Roman"/>
        </w:rPr>
        <w:t xml:space="preserve">ater conditions at the sampling stations varied greatly on </w:t>
      </w:r>
      <w:r w:rsidR="00265035">
        <w:rPr>
          <w:rFonts w:cs="Times New Roman"/>
        </w:rPr>
        <w:t xml:space="preserve">a </w:t>
      </w:r>
      <w:r w:rsidRPr="003C3FC4">
        <w:rPr>
          <w:rFonts w:cs="Times New Roman"/>
        </w:rPr>
        <w:t xml:space="preserve">biweekly </w:t>
      </w:r>
      <w:r w:rsidR="00265035">
        <w:rPr>
          <w:rFonts w:cs="Times New Roman"/>
        </w:rPr>
        <w:t>basis. For example,</w:t>
      </w:r>
      <w:r w:rsidRPr="003C3FC4">
        <w:rPr>
          <w:rFonts w:cs="Times New Roman"/>
        </w:rPr>
        <w:t xml:space="preserve"> water temperature ranged from 2.1 to 12.7° C (mean = 8.1° C) and salinity ranged from </w:t>
      </w:r>
      <w:r>
        <w:rPr>
          <w:rFonts w:cs="Times New Roman"/>
        </w:rPr>
        <w:t xml:space="preserve">0.14 to 28.7 ppt (mean = 11.4 ppt). </w:t>
      </w:r>
      <w:r w:rsidR="00265035">
        <w:rPr>
          <w:rFonts w:cs="Times New Roman"/>
        </w:rPr>
        <w:t>M</w:t>
      </w:r>
      <w:r>
        <w:rPr>
          <w:rFonts w:cs="Times New Roman"/>
        </w:rPr>
        <w:t>ean wind speed was 17.1 kph (range 10.5 – 36.1 kph)</w:t>
      </w:r>
      <w:r w:rsidR="00265035">
        <w:rPr>
          <w:rFonts w:cs="Times New Roman"/>
        </w:rPr>
        <w:t>,</w:t>
      </w:r>
      <w:r>
        <w:rPr>
          <w:rFonts w:cs="Times New Roman"/>
        </w:rPr>
        <w:t xml:space="preserve"> with a mean </w:t>
      </w:r>
      <w:r w:rsidRPr="003C3FC4">
        <w:rPr>
          <w:rFonts w:cs="Times New Roman"/>
        </w:rPr>
        <w:t xml:space="preserve">direction of 42.9° (i.e., Northeast). The discharge from the Sagavanirktok River ranged from </w:t>
      </w:r>
      <w:r>
        <w:rPr>
          <w:rFonts w:cs="Times New Roman"/>
        </w:rPr>
        <w:t>39.3 m</w:t>
      </w:r>
      <w:r w:rsidRPr="00050825">
        <w:rPr>
          <w:rFonts w:cs="Times New Roman"/>
          <w:vertAlign w:val="superscript"/>
        </w:rPr>
        <w:t>3</w:t>
      </w:r>
      <w:r>
        <w:rPr>
          <w:rFonts w:cs="Times New Roman"/>
        </w:rPr>
        <w:t>/s</w:t>
      </w:r>
      <w:r w:rsidRPr="003C3FC4">
        <w:rPr>
          <w:rFonts w:cs="Times New Roman"/>
        </w:rPr>
        <w:t xml:space="preserve"> to </w:t>
      </w:r>
      <w:r>
        <w:rPr>
          <w:rFonts w:cs="Times New Roman"/>
        </w:rPr>
        <w:t>327.7</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ith an average of </w:t>
      </w:r>
      <w:r>
        <w:rPr>
          <w:rFonts w:cs="Times New Roman"/>
        </w:rPr>
        <w:t>135.1</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t>
      </w:r>
      <w:r w:rsidR="00363DC7">
        <w:rPr>
          <w:rFonts w:cs="Times New Roman"/>
        </w:rPr>
        <w:t>Water conditions varied by station</w:t>
      </w:r>
      <w:r w:rsidR="00265035">
        <w:rPr>
          <w:rFonts w:cs="Times New Roman"/>
        </w:rPr>
        <w:t>:</w:t>
      </w:r>
      <w:r w:rsidR="00363DC7">
        <w:rPr>
          <w:rFonts w:cs="Times New Roman"/>
        </w:rPr>
        <w:t xml:space="preserve"> salinity was highest at station 220 and lowest at station 230</w:t>
      </w:r>
      <w:r w:rsidR="00265035">
        <w:rPr>
          <w:rFonts w:cs="Times New Roman"/>
        </w:rPr>
        <w:t>, while</w:t>
      </w:r>
      <w:r w:rsidR="00363DC7">
        <w:rPr>
          <w:rFonts w:cs="Times New Roman"/>
        </w:rPr>
        <w:t xml:space="preserve"> water temperature fluctuated substantially but was highest at station 230 and lowest at station 220 (Figure 4). </w:t>
      </w:r>
      <w:r w:rsidR="00265035">
        <w:rPr>
          <w:rFonts w:cs="Times New Roman"/>
        </w:rPr>
        <w:t>L</w:t>
      </w:r>
      <w:r w:rsidR="009921C2">
        <w:rPr>
          <w:rFonts w:cs="Times New Roman"/>
        </w:rPr>
        <w:t xml:space="preserve">inear regression </w:t>
      </w:r>
      <w:r w:rsidR="00265035">
        <w:rPr>
          <w:rFonts w:cs="Times New Roman"/>
        </w:rPr>
        <w:t xml:space="preserve">did not show </w:t>
      </w:r>
      <w:r w:rsidR="00B0202E">
        <w:rPr>
          <w:rFonts w:cs="Times New Roman"/>
        </w:rPr>
        <w:t xml:space="preserve">significant changes for annual salinity </w:t>
      </w:r>
      <w:r w:rsidR="009921C2">
        <w:rPr>
          <w:rFonts w:cs="Times New Roman"/>
        </w:rPr>
        <w:t>(</w:t>
      </w:r>
      <w:r w:rsidR="00B0202E">
        <w:rPr>
          <w:rFonts w:cs="Times New Roman"/>
        </w:rPr>
        <w:t>e</w:t>
      </w:r>
      <w:r w:rsidR="009921C2">
        <w:rPr>
          <w:rFonts w:cs="Times New Roman"/>
        </w:rPr>
        <w:t xml:space="preserve">stimate = </w:t>
      </w:r>
      <w:r w:rsidR="009921C2" w:rsidRPr="009921C2">
        <w:rPr>
          <w:rFonts w:cs="Times New Roman"/>
        </w:rPr>
        <w:t>0.06</w:t>
      </w:r>
      <w:r w:rsidR="009921C2">
        <w:rPr>
          <w:rFonts w:cs="Times New Roman"/>
        </w:rPr>
        <w:t xml:space="preserve">, SE = </w:t>
      </w:r>
      <w:r w:rsidR="009921C2" w:rsidRPr="009921C2">
        <w:rPr>
          <w:rFonts w:cs="Times New Roman"/>
        </w:rPr>
        <w:t>0.096</w:t>
      </w:r>
      <w:r w:rsidR="009921C2">
        <w:rPr>
          <w:rFonts w:cs="Times New Roman"/>
        </w:rPr>
        <w:t xml:space="preserve">, p = </w:t>
      </w:r>
      <w:r w:rsidR="009921C2" w:rsidRPr="009921C2">
        <w:rPr>
          <w:rFonts w:cs="Times New Roman"/>
        </w:rPr>
        <w:t>0.53</w:t>
      </w:r>
      <w:r w:rsidR="009921C2">
        <w:rPr>
          <w:rFonts w:cs="Times New Roman"/>
        </w:rPr>
        <w:t>)</w:t>
      </w:r>
      <w:r w:rsidR="00B0202E">
        <w:rPr>
          <w:rFonts w:cs="Times New Roman"/>
        </w:rPr>
        <w:t xml:space="preserve"> and wind speed (estimate = </w:t>
      </w:r>
      <w:r w:rsidR="00B0202E" w:rsidRPr="00B0202E">
        <w:rPr>
          <w:rFonts w:cs="Times New Roman"/>
        </w:rPr>
        <w:t>0.04</w:t>
      </w:r>
      <w:r w:rsidR="00B0202E">
        <w:rPr>
          <w:rFonts w:cs="Times New Roman"/>
        </w:rPr>
        <w:t xml:space="preserve">6, SE = </w:t>
      </w:r>
      <w:r w:rsidR="00B0202E" w:rsidRPr="00B0202E">
        <w:rPr>
          <w:rFonts w:cs="Times New Roman"/>
        </w:rPr>
        <w:t>0.028</w:t>
      </w:r>
      <w:r w:rsidR="00B0202E">
        <w:rPr>
          <w:rFonts w:cs="Times New Roman"/>
        </w:rPr>
        <w:t xml:space="preserve">, p = </w:t>
      </w:r>
      <w:r w:rsidR="00B0202E" w:rsidRPr="00B0202E">
        <w:rPr>
          <w:rFonts w:cs="Times New Roman"/>
        </w:rPr>
        <w:t>0.109</w:t>
      </w:r>
      <w:r w:rsidR="00B0202E">
        <w:rPr>
          <w:rFonts w:cs="Times New Roman"/>
        </w:rPr>
        <w:t xml:space="preserve">). </w:t>
      </w:r>
      <w:commentRangeStart w:id="6"/>
      <w:r w:rsidR="00B0202E">
        <w:rPr>
          <w:rFonts w:cs="Times New Roman"/>
        </w:rPr>
        <w:t>East-West wind directionality (-1 to 1) significantly shifted to become more easterly over time (</w:t>
      </w:r>
      <w:bookmarkStart w:id="7" w:name="_Hlk8853852"/>
      <w:r w:rsidR="00B0202E">
        <w:rPr>
          <w:rFonts w:cs="Times New Roman"/>
        </w:rPr>
        <w:t xml:space="preserve">estimate = </w:t>
      </w:r>
      <w:bookmarkEnd w:id="7"/>
      <w:r w:rsidR="00B0202E" w:rsidRPr="00B0202E">
        <w:rPr>
          <w:rFonts w:cs="Times New Roman"/>
        </w:rPr>
        <w:t>0.020</w:t>
      </w:r>
      <w:r w:rsidR="00B0202E">
        <w:rPr>
          <w:rFonts w:cs="Times New Roman"/>
        </w:rPr>
        <w:t xml:space="preserve">, SE = </w:t>
      </w:r>
      <w:r w:rsidR="00B0202E" w:rsidRPr="00B0202E">
        <w:rPr>
          <w:rFonts w:cs="Times New Roman"/>
        </w:rPr>
        <w:t>0.0083</w:t>
      </w:r>
      <w:r w:rsidR="00B0202E">
        <w:rPr>
          <w:rFonts w:cs="Times New Roman"/>
        </w:rPr>
        <w:t xml:space="preserve">, p = </w:t>
      </w:r>
      <w:r w:rsidR="00B0202E" w:rsidRPr="00B0202E">
        <w:rPr>
          <w:rFonts w:cs="Times New Roman"/>
        </w:rPr>
        <w:t>0.015</w:t>
      </w:r>
      <w:r w:rsidR="00B0202E">
        <w:rPr>
          <w:rFonts w:cs="Times New Roman"/>
        </w:rPr>
        <w:t>)</w:t>
      </w:r>
      <w:r w:rsidR="00265035">
        <w:rPr>
          <w:rFonts w:cs="Times New Roman"/>
        </w:rPr>
        <w:t>, and th</w:t>
      </w:r>
      <w:r w:rsidR="00B0202E">
        <w:rPr>
          <w:rFonts w:cs="Times New Roman"/>
        </w:rPr>
        <w:t xml:space="preserve">ere was </w:t>
      </w:r>
      <w:r w:rsidR="00265035">
        <w:rPr>
          <w:rFonts w:cs="Times New Roman"/>
        </w:rPr>
        <w:t xml:space="preserve">also </w:t>
      </w:r>
      <w:r w:rsidR="00B0202E">
        <w:rPr>
          <w:rFonts w:cs="Times New Roman"/>
        </w:rPr>
        <w:t xml:space="preserve">a significant increase in annual water temperature (estimate = </w:t>
      </w:r>
      <w:r w:rsidR="00B0202E" w:rsidRPr="00B0202E">
        <w:rPr>
          <w:rFonts w:cs="Times New Roman"/>
        </w:rPr>
        <w:t>0.07</w:t>
      </w:r>
      <w:r w:rsidR="00B0202E">
        <w:rPr>
          <w:rFonts w:cs="Times New Roman"/>
        </w:rPr>
        <w:t xml:space="preserve">9, SE = </w:t>
      </w:r>
      <w:r w:rsidR="00B0202E" w:rsidRPr="00B0202E">
        <w:rPr>
          <w:rFonts w:cs="Times New Roman"/>
        </w:rPr>
        <w:t>0.021</w:t>
      </w:r>
      <w:r w:rsidR="00B0202E">
        <w:rPr>
          <w:rFonts w:cs="Times New Roman"/>
        </w:rPr>
        <w:t xml:space="preserve">, p = </w:t>
      </w:r>
      <w:r w:rsidR="00B0202E" w:rsidRPr="00B0202E">
        <w:rPr>
          <w:rFonts w:cs="Times New Roman"/>
        </w:rPr>
        <w:t>0.00</w:t>
      </w:r>
      <w:r w:rsidR="00B0202E">
        <w:rPr>
          <w:rFonts w:cs="Times New Roman"/>
        </w:rPr>
        <w:t xml:space="preserve">1) and Sagavanirktok River discharge (estimate = </w:t>
      </w:r>
      <w:r w:rsidR="00B0202E" w:rsidRPr="00B0202E">
        <w:rPr>
          <w:rFonts w:cs="Times New Roman"/>
        </w:rPr>
        <w:t>65.17</w:t>
      </w:r>
      <w:r w:rsidR="00B0202E">
        <w:rPr>
          <w:rFonts w:cs="Times New Roman"/>
        </w:rPr>
        <w:t>, SE =</w:t>
      </w:r>
      <w:r w:rsidR="00B0202E" w:rsidRPr="00B0202E">
        <w:rPr>
          <w:rFonts w:cs="Times New Roman"/>
        </w:rPr>
        <w:t xml:space="preserve"> 31.83</w:t>
      </w:r>
      <w:r w:rsidR="00B0202E">
        <w:rPr>
          <w:rFonts w:cs="Times New Roman"/>
        </w:rPr>
        <w:t xml:space="preserve">, p = </w:t>
      </w:r>
      <w:r w:rsidR="00B0202E" w:rsidRPr="00B0202E">
        <w:rPr>
          <w:rFonts w:cs="Times New Roman"/>
        </w:rPr>
        <w:t>0.04</w:t>
      </w:r>
      <w:r w:rsidR="00B0202E">
        <w:rPr>
          <w:rFonts w:cs="Times New Roman"/>
        </w:rPr>
        <w:t>5).</w:t>
      </w:r>
      <w:commentRangeEnd w:id="6"/>
      <w:r w:rsidR="00265035">
        <w:rPr>
          <w:rStyle w:val="CommentReference"/>
        </w:rPr>
        <w:commentReference w:id="6"/>
      </w:r>
    </w:p>
    <w:p w14:paraId="1656A61F" w14:textId="70FBD4E3" w:rsidR="00753BE3" w:rsidRDefault="00A60ABC" w:rsidP="00C2664B">
      <w:pPr>
        <w:ind w:firstLine="720"/>
        <w:rPr>
          <w:rFonts w:cs="Times New Roman"/>
        </w:rPr>
      </w:pPr>
      <w:commentRangeStart w:id="8"/>
      <w:r>
        <w:rPr>
          <w:rFonts w:cs="Times New Roman"/>
        </w:rPr>
        <w:lastRenderedPageBreak/>
        <w:t xml:space="preserve">To determine the </w:t>
      </w:r>
      <w:r w:rsidR="00C3517E">
        <w:rPr>
          <w:rFonts w:cs="Times New Roman"/>
        </w:rPr>
        <w:t>effects of these</w:t>
      </w:r>
      <w:r>
        <w:rPr>
          <w:rFonts w:cs="Times New Roman"/>
        </w:rPr>
        <w:t xml:space="preserve"> of environmental variables </w:t>
      </w:r>
      <w:r w:rsidR="00C3517E">
        <w:rPr>
          <w:rFonts w:cs="Times New Roman"/>
        </w:rPr>
        <w:t>upon the</w:t>
      </w:r>
      <w:r w:rsidR="00C3517E" w:rsidRPr="00C3517E">
        <w:rPr>
          <w:rFonts w:cs="Times New Roman"/>
        </w:rPr>
        <w:t xml:space="preserve"> </w:t>
      </w:r>
      <w:r w:rsidR="00C3517E">
        <w:rPr>
          <w:rFonts w:cs="Times New Roman"/>
        </w:rPr>
        <w:t>species composition</w:t>
      </w:r>
      <w:r>
        <w:rPr>
          <w:rFonts w:cs="Times New Roman"/>
        </w:rPr>
        <w:t>, we</w:t>
      </w:r>
      <w:r w:rsidR="00C3517E">
        <w:rPr>
          <w:rFonts w:cs="Times New Roman"/>
        </w:rPr>
        <w:t xml:space="preserve"> first</w:t>
      </w:r>
      <w:r>
        <w:rPr>
          <w:rFonts w:cs="Times New Roman"/>
        </w:rPr>
        <w:t xml:space="preserve"> performed a multivariate Mantel-type test</w:t>
      </w:r>
      <w:r w:rsidR="00E55142">
        <w:rPr>
          <w:rFonts w:cs="Times New Roman"/>
        </w:rPr>
        <w:t xml:space="preserve"> upon the biweekly catch matrix</w:t>
      </w:r>
      <w:r>
        <w:rPr>
          <w:rFonts w:cs="Times New Roman"/>
        </w:rPr>
        <w:t xml:space="preserve">. The </w:t>
      </w:r>
      <w:r w:rsidR="004D5625">
        <w:rPr>
          <w:rFonts w:cs="Times New Roman"/>
        </w:rPr>
        <w:t xml:space="preserve">optimal </w:t>
      </w:r>
      <w:r w:rsidR="00C3517E">
        <w:rPr>
          <w:rFonts w:cs="Times New Roman"/>
        </w:rPr>
        <w:t xml:space="preserve">subset of </w:t>
      </w:r>
      <w:r>
        <w:rPr>
          <w:rFonts w:cs="Times New Roman"/>
        </w:rPr>
        <w:t>parameters</w:t>
      </w:r>
      <w:r w:rsidR="004D5625">
        <w:rPr>
          <w:rFonts w:cs="Times New Roman"/>
        </w:rPr>
        <w:t xml:space="preserve"> </w:t>
      </w:r>
      <w:r w:rsidR="00E55142">
        <w:rPr>
          <w:rFonts w:cs="Times New Roman"/>
        </w:rPr>
        <w:t xml:space="preserve">describing species composition </w:t>
      </w:r>
      <w:r w:rsidR="004D5625">
        <w:rPr>
          <w:rFonts w:cs="Times New Roman"/>
        </w:rPr>
        <w:t xml:space="preserve">were biweekly period, water salinity, and water temperature (correlation </w:t>
      </w:r>
      <w:r w:rsidR="004D5625" w:rsidRPr="004D5625">
        <w:rPr>
          <w:rFonts w:cs="Times New Roman"/>
        </w:rPr>
        <w:t>0.39</w:t>
      </w:r>
      <w:r w:rsidR="004D5625">
        <w:rPr>
          <w:rFonts w:cs="Times New Roman"/>
        </w:rPr>
        <w:t>1). Multivariate models after this</w:t>
      </w:r>
      <w:r w:rsidR="00753BE3">
        <w:rPr>
          <w:rFonts w:cs="Times New Roman"/>
        </w:rPr>
        <w:t xml:space="preserve"> </w:t>
      </w:r>
      <w:r w:rsidR="004D5625">
        <w:rPr>
          <w:rFonts w:cs="Times New Roman"/>
        </w:rPr>
        <w:t xml:space="preserve">included only </w:t>
      </w:r>
      <w:r w:rsidR="00753BE3">
        <w:rPr>
          <w:rFonts w:cs="Times New Roman"/>
        </w:rPr>
        <w:t xml:space="preserve">these parameters and the spatial-temporal variables year and station. </w:t>
      </w:r>
      <w:r w:rsidR="00C3517E">
        <w:rPr>
          <w:rFonts w:cs="Times New Roman"/>
        </w:rPr>
        <w:t xml:space="preserve">To prevent rare species from overwhelming multivariate analyses, the catch dataset removed all rare species. </w:t>
      </w:r>
      <w:r w:rsidR="00753BE3">
        <w:rPr>
          <w:rFonts w:cs="Times New Roman"/>
        </w:rPr>
        <w:t xml:space="preserve">These five variables were </w:t>
      </w:r>
      <w:r w:rsidR="00DE2903">
        <w:rPr>
          <w:rFonts w:cs="Times New Roman"/>
        </w:rPr>
        <w:t xml:space="preserve">the subset modeled in </w:t>
      </w:r>
      <w:proofErr w:type="spellStart"/>
      <w:r w:rsidR="004C0EB8">
        <w:rPr>
          <w:rFonts w:cs="Times New Roman"/>
        </w:rPr>
        <w:t>nMDS</w:t>
      </w:r>
      <w:proofErr w:type="spellEnd"/>
      <w:r w:rsidR="004C0EB8">
        <w:rPr>
          <w:rFonts w:cs="Times New Roman"/>
        </w:rPr>
        <w:t xml:space="preserve"> </w:t>
      </w:r>
      <w:r w:rsidR="00DE2903">
        <w:rPr>
          <w:rFonts w:cs="Times New Roman"/>
        </w:rPr>
        <w:t>assessment as well as PERMANOVA</w:t>
      </w:r>
      <w:r w:rsidR="00753BE3">
        <w:rPr>
          <w:rFonts w:cs="Times New Roman"/>
        </w:rPr>
        <w:t xml:space="preserve">. </w:t>
      </w:r>
      <w:commentRangeEnd w:id="8"/>
      <w:r w:rsidR="008D1504">
        <w:rPr>
          <w:rStyle w:val="CommentReference"/>
        </w:rPr>
        <w:commentReference w:id="8"/>
      </w:r>
    </w:p>
    <w:p w14:paraId="26DB4A2C" w14:textId="1561B2F4" w:rsidR="00DE2903" w:rsidRPr="00BE2A7B" w:rsidRDefault="00DE2903" w:rsidP="00DE2903">
      <w:pPr>
        <w:rPr>
          <w:rFonts w:cs="Times New Roman"/>
          <w:b/>
        </w:rPr>
      </w:pPr>
      <w:r>
        <w:rPr>
          <w:rFonts w:cs="Times New Roman"/>
        </w:rPr>
        <w:t>The marginal PERMANOVA model containing year, station, biweekly period, water temperature, and salinity explained 46.8% of the sample variation. There was significant association between the species composition and year (marginal R</w:t>
      </w:r>
      <w:r w:rsidRPr="00BE2A7B">
        <w:rPr>
          <w:rFonts w:cs="Times New Roman"/>
          <w:vertAlign w:val="superscript"/>
        </w:rPr>
        <w:t>2</w:t>
      </w:r>
      <w:r>
        <w:rPr>
          <w:rFonts w:cs="Times New Roman"/>
        </w:rPr>
        <w:t xml:space="preserve"> = 0.029, pseudo-F = 13.62,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sidR="00B268AE">
        <w:rPr>
          <w:rFonts w:cs="Times New Roman"/>
        </w:rPr>
        <w:t>1</w:t>
      </w:r>
      <w:r>
        <w:rPr>
          <w:rFonts w:cs="Times New Roman"/>
        </w:rPr>
        <w:t>, p = 0.001), biweekly</w:t>
      </w:r>
      <w:r w:rsidR="004C0EB8">
        <w:rPr>
          <w:rFonts w:cs="Times New Roman"/>
        </w:rPr>
        <w:t xml:space="preserve"> period</w:t>
      </w:r>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56</w:t>
      </w:r>
      <w:r>
        <w:rPr>
          <w:rFonts w:cs="Times New Roman"/>
        </w:rPr>
        <w:t>, p = 0.001), water temperature (marginal R</w:t>
      </w:r>
      <w:r w:rsidRPr="00BE2A7B">
        <w:rPr>
          <w:rFonts w:cs="Times New Roman"/>
          <w:vertAlign w:val="superscript"/>
        </w:rPr>
        <w:t>2</w:t>
      </w:r>
      <w:r>
        <w:rPr>
          <w:rFonts w:cs="Times New Roman"/>
        </w:rPr>
        <w:t xml:space="preserve"> =</w:t>
      </w:r>
      <w:r w:rsidRPr="00BE2A7B">
        <w:rPr>
          <w:rFonts w:cs="Times New Roman"/>
        </w:rPr>
        <w:t>0.01</w:t>
      </w:r>
      <w:r>
        <w:rPr>
          <w:rFonts w:cs="Times New Roman"/>
        </w:rPr>
        <w:t xml:space="preserve">2, pseudo-F = </w:t>
      </w:r>
      <w:r w:rsidRPr="00BE2A7B">
        <w:rPr>
          <w:rFonts w:cs="Times New Roman"/>
        </w:rPr>
        <w:t>5.6</w:t>
      </w:r>
      <w:r>
        <w:rPr>
          <w:rFonts w:cs="Times New Roman"/>
        </w:rPr>
        <w:t>8, p = 0.001), and salinity (marginal R</w:t>
      </w:r>
      <w:r w:rsidRPr="00BE2A7B">
        <w:rPr>
          <w:rFonts w:cs="Times New Roman"/>
          <w:vertAlign w:val="superscript"/>
        </w:rPr>
        <w:t>2</w:t>
      </w:r>
      <w:r>
        <w:rPr>
          <w:rFonts w:cs="Times New Roman"/>
        </w:rPr>
        <w:t xml:space="preserve"> =</w:t>
      </w:r>
      <w:r w:rsidRPr="00BE2A7B">
        <w:rPr>
          <w:rFonts w:cs="Times New Roman"/>
        </w:rPr>
        <w:t>0.0</w:t>
      </w:r>
      <w:r>
        <w:rPr>
          <w:rFonts w:cs="Times New Roman"/>
        </w:rPr>
        <w:t xml:space="preserve">20, pseudo-F = </w:t>
      </w:r>
      <w:r w:rsidRPr="00937A2B">
        <w:rPr>
          <w:rFonts w:cs="Times New Roman"/>
        </w:rPr>
        <w:t>9.4</w:t>
      </w:r>
      <w:r>
        <w:rPr>
          <w:rFonts w:cs="Times New Roman"/>
        </w:rPr>
        <w:t xml:space="preserve">7, p = 0.001). </w:t>
      </w:r>
      <w:r w:rsidR="008D1504">
        <w:rPr>
          <w:rFonts w:cs="Times New Roman"/>
        </w:rPr>
        <w:t xml:space="preserve">The sequential (Type I) sums of squares PERMANOVA model </w:t>
      </w:r>
      <w:r w:rsidR="00084033">
        <w:rPr>
          <w:rFonts w:cs="Times New Roman"/>
        </w:rPr>
        <w:t>(Station + biweekly + Year + water temperature + salinity) shows some effects of water temperature (</w:t>
      </w:r>
      <w:r w:rsidR="00084033">
        <w:rPr>
          <w:rFonts w:cs="Times New Roman"/>
        </w:rPr>
        <w:t>R</w:t>
      </w:r>
      <w:r w:rsidR="00084033" w:rsidRPr="00BE2A7B">
        <w:rPr>
          <w:rFonts w:cs="Times New Roman"/>
          <w:vertAlign w:val="superscript"/>
        </w:rPr>
        <w:t>2</w:t>
      </w:r>
      <w:r w:rsidR="00084033">
        <w:rPr>
          <w:rFonts w:cs="Times New Roman"/>
        </w:rPr>
        <w:t xml:space="preserve"> =</w:t>
      </w:r>
      <w:r w:rsidR="00084033" w:rsidRPr="00BE2A7B">
        <w:rPr>
          <w:rFonts w:cs="Times New Roman"/>
        </w:rPr>
        <w:t>0.0</w:t>
      </w:r>
      <w:r w:rsidR="00084033">
        <w:rPr>
          <w:rFonts w:cs="Times New Roman"/>
        </w:rPr>
        <w:t>17) and salinity (</w:t>
      </w:r>
      <w:r w:rsidR="00084033">
        <w:rPr>
          <w:rFonts w:cs="Times New Roman"/>
        </w:rPr>
        <w:t>R</w:t>
      </w:r>
      <w:r w:rsidR="00084033" w:rsidRPr="00BE2A7B">
        <w:rPr>
          <w:rFonts w:cs="Times New Roman"/>
          <w:vertAlign w:val="superscript"/>
        </w:rPr>
        <w:t>2</w:t>
      </w:r>
      <w:r w:rsidR="00084033">
        <w:rPr>
          <w:rFonts w:cs="Times New Roman"/>
        </w:rPr>
        <w:t xml:space="preserve"> =</w:t>
      </w:r>
      <w:r w:rsidR="00084033" w:rsidRPr="00BE2A7B">
        <w:rPr>
          <w:rFonts w:cs="Times New Roman"/>
        </w:rPr>
        <w:t>0.0</w:t>
      </w:r>
      <w:r w:rsidR="00084033">
        <w:rPr>
          <w:rFonts w:cs="Times New Roman"/>
        </w:rPr>
        <w:t xml:space="preserve">20) upon species composition once </w:t>
      </w:r>
      <w:proofErr w:type="spellStart"/>
      <w:r w:rsidR="00084033">
        <w:rPr>
          <w:rFonts w:cs="Times New Roman"/>
        </w:rPr>
        <w:t>spatio</w:t>
      </w:r>
      <w:proofErr w:type="spellEnd"/>
      <w:r w:rsidR="00084033">
        <w:rPr>
          <w:rFonts w:cs="Times New Roman"/>
        </w:rPr>
        <w:t xml:space="preserve">-temporal variables have been isolated. </w:t>
      </w:r>
    </w:p>
    <w:p w14:paraId="1506AE81" w14:textId="615ED49F" w:rsidR="00A60ABC" w:rsidRDefault="00753BE3" w:rsidP="00D82F21">
      <w:r>
        <w:t xml:space="preserve">Fish species composition </w:t>
      </w:r>
      <w:r w:rsidR="006942CE">
        <w:t>(</w:t>
      </w:r>
      <w:proofErr w:type="spellStart"/>
      <w:r w:rsidR="006942CE">
        <w:t>nMDS</w:t>
      </w:r>
      <w:proofErr w:type="spellEnd"/>
      <w:r w:rsidR="006942CE">
        <w:t xml:space="preserve">) had </w:t>
      </w:r>
      <w:r>
        <w:t>significant</w:t>
      </w:r>
      <w:r w:rsidR="006942CE">
        <w:t xml:space="preserve"> temporal</w:t>
      </w:r>
      <w:r>
        <w:t xml:space="preserve"> </w:t>
      </w:r>
      <w:r w:rsidR="006942CE">
        <w:t>associations</w:t>
      </w:r>
      <w:r w:rsidR="00A11107">
        <w:t xml:space="preserve"> on a </w:t>
      </w:r>
      <w:r>
        <w:t>year</w:t>
      </w:r>
      <w:r w:rsidR="00A11107">
        <w:t>ly</w:t>
      </w:r>
      <w:r w:rsidR="004D5625">
        <w:t xml:space="preserve"> (R</w:t>
      </w:r>
      <w:r w:rsidR="004D5625" w:rsidRPr="004D5625">
        <w:rPr>
          <w:vertAlign w:val="superscript"/>
        </w:rPr>
        <w:t>2</w:t>
      </w:r>
      <w:r w:rsidR="004D5625">
        <w:t xml:space="preserve"> = </w:t>
      </w:r>
      <w:r w:rsidR="004D5625" w:rsidRPr="004D5625">
        <w:t>0.04</w:t>
      </w:r>
      <w:r w:rsidR="00B00EF0">
        <w:t>8</w:t>
      </w:r>
      <w:r w:rsidR="004D5625">
        <w:t>, p =</w:t>
      </w:r>
      <w:r w:rsidR="004D5625" w:rsidRPr="004D5625">
        <w:t xml:space="preserve"> 0.003</w:t>
      </w:r>
      <w:r w:rsidR="004D5625">
        <w:t>)</w:t>
      </w:r>
      <w:r w:rsidR="00A81F81">
        <w:t xml:space="preserve"> and </w:t>
      </w:r>
      <w:r w:rsidR="00B33DD5">
        <w:t>b</w:t>
      </w:r>
      <w:r w:rsidR="004D5625">
        <w:t xml:space="preserve">iweekly </w:t>
      </w:r>
      <w:r w:rsidR="00A11107">
        <w:t xml:space="preserve">basis </w:t>
      </w:r>
      <w:r w:rsidR="004D5625">
        <w:t>(R</w:t>
      </w:r>
      <w:r w:rsidR="004D5625" w:rsidRPr="004D5625">
        <w:rPr>
          <w:vertAlign w:val="superscript"/>
        </w:rPr>
        <w:t>2</w:t>
      </w:r>
      <w:r w:rsidR="004D5625">
        <w:t xml:space="preserve"> = </w:t>
      </w:r>
      <w:r w:rsidR="008C5255" w:rsidRPr="008C5255">
        <w:t>0.442</w:t>
      </w:r>
      <w:r w:rsidR="004D5625">
        <w:t xml:space="preserve">, p </w:t>
      </w:r>
      <w:r w:rsidR="00B33DD5">
        <w:t>&lt;</w:t>
      </w:r>
      <w:r w:rsidR="004D5625">
        <w:t xml:space="preserve"> </w:t>
      </w:r>
      <w:r w:rsidR="008C5255">
        <w:t>0.</w:t>
      </w:r>
      <w:r w:rsidR="008C5255" w:rsidRPr="008C5255">
        <w:t>001</w:t>
      </w:r>
      <w:r w:rsidR="004D5625">
        <w:t>)</w:t>
      </w:r>
      <w:r w:rsidR="00A11107">
        <w:t xml:space="preserve">. </w:t>
      </w:r>
      <w:r w:rsidR="00BE2A7B">
        <w:t>Species composition was associated with water salinity (R</w:t>
      </w:r>
      <w:r w:rsidR="00BE2A7B" w:rsidRPr="004D5625">
        <w:rPr>
          <w:vertAlign w:val="superscript"/>
        </w:rPr>
        <w:t>2</w:t>
      </w:r>
      <w:r w:rsidR="00BE2A7B">
        <w:t xml:space="preserve"> = </w:t>
      </w:r>
      <w:r w:rsidR="00BE2A7B" w:rsidRPr="008C5255">
        <w:t>0.57</w:t>
      </w:r>
      <w:r w:rsidR="00B00EF0">
        <w:t>1</w:t>
      </w:r>
      <w:r w:rsidR="00BE2A7B">
        <w:t>, p &lt; 0.001)</w:t>
      </w:r>
      <w:r w:rsidR="00B268AE">
        <w:t>, while</w:t>
      </w:r>
      <w:r w:rsidR="00BE2A7B">
        <w:t xml:space="preserve"> water temperature was marginally significant (R</w:t>
      </w:r>
      <w:r w:rsidR="00BE2A7B" w:rsidRPr="004D5625">
        <w:rPr>
          <w:vertAlign w:val="superscript"/>
        </w:rPr>
        <w:t>2</w:t>
      </w:r>
      <w:r w:rsidR="00BE2A7B">
        <w:t xml:space="preserve"> = </w:t>
      </w:r>
      <w:r w:rsidR="00BE2A7B" w:rsidRPr="00B33DD5">
        <w:t>0.02</w:t>
      </w:r>
      <w:r w:rsidR="00B00EF0">
        <w:t>1</w:t>
      </w:r>
      <w:r w:rsidR="00BE2A7B">
        <w:t>,</w:t>
      </w:r>
      <w:r w:rsidR="00BE2A7B" w:rsidRPr="00B33DD5">
        <w:t xml:space="preserve"> </w:t>
      </w:r>
      <w:r w:rsidR="00BE2A7B">
        <w:t xml:space="preserve">p = </w:t>
      </w:r>
      <w:r w:rsidR="00BE2A7B" w:rsidRPr="00B33DD5">
        <w:t>0.058</w:t>
      </w:r>
      <w:r w:rsidR="00BE2A7B">
        <w:t xml:space="preserve">). </w:t>
      </w:r>
      <w:commentRangeStart w:id="9"/>
      <w:r w:rsidR="00BE2A7B">
        <w:t xml:space="preserve">Analysis of the </w:t>
      </w:r>
      <w:proofErr w:type="spellStart"/>
      <w:r w:rsidR="00BE2A7B">
        <w:t>nMDS</w:t>
      </w:r>
      <w:proofErr w:type="spellEnd"/>
      <w:r w:rsidR="00BE2A7B">
        <w:t xml:space="preserve"> factors revealed that s</w:t>
      </w:r>
      <w:r w:rsidR="006D4F00">
        <w:t xml:space="preserve">pecies composition was significantly different </w:t>
      </w:r>
      <w:r w:rsidR="00084033">
        <w:t>among</w:t>
      </w:r>
      <w:r w:rsidR="006D4F00">
        <w:t xml:space="preserve"> stations </w:t>
      </w:r>
      <w:r>
        <w:t>(R</w:t>
      </w:r>
      <w:r w:rsidRPr="004D5625">
        <w:rPr>
          <w:vertAlign w:val="superscript"/>
        </w:rPr>
        <w:t>2</w:t>
      </w:r>
      <w:r>
        <w:t xml:space="preserve"> = </w:t>
      </w:r>
      <w:r w:rsidRPr="00B33DD5">
        <w:t>0.306</w:t>
      </w:r>
      <w:r>
        <w:t>,</w:t>
      </w:r>
      <w:r w:rsidRPr="00B33DD5">
        <w:t xml:space="preserve"> </w:t>
      </w:r>
      <w:r>
        <w:t>p &lt; 0.001).</w:t>
      </w:r>
      <w:r w:rsidR="00BE2A7B">
        <w:t xml:space="preserve"> </w:t>
      </w:r>
      <w:commentRangeEnd w:id="9"/>
      <w:r w:rsidR="00CC6908">
        <w:rPr>
          <w:rStyle w:val="CommentReference"/>
        </w:rPr>
        <w:commentReference w:id="9"/>
      </w:r>
    </w:p>
    <w:p w14:paraId="1E219468" w14:textId="19A49243" w:rsidR="00BE2A7B" w:rsidRDefault="00F876D9" w:rsidP="00D82F21">
      <w:r>
        <w:lastRenderedPageBreak/>
        <w:t>Both of t</w:t>
      </w:r>
      <w:r w:rsidR="00125CEF">
        <w:t xml:space="preserve">he </w:t>
      </w:r>
      <w:proofErr w:type="spellStart"/>
      <w:r w:rsidR="00125CEF">
        <w:t>nMDS</w:t>
      </w:r>
      <w:proofErr w:type="spellEnd"/>
      <w:r w:rsidR="00125CEF">
        <w:t xml:space="preserve"> centroids </w:t>
      </w:r>
      <w:r>
        <w:t>of</w:t>
      </w:r>
      <w:r w:rsidR="00125CEF">
        <w:t xml:space="preserve"> stations 214 and 230 (eastern stations) </w:t>
      </w:r>
      <w:r>
        <w:t xml:space="preserve">and </w:t>
      </w:r>
      <w:r w:rsidR="00125CEF">
        <w:t>stations 218 and 220</w:t>
      </w:r>
      <w:r w:rsidR="005B3327">
        <w:t xml:space="preserve"> (western stations)</w:t>
      </w:r>
      <w:r>
        <w:t xml:space="preserve"> were outside of the 95% CI ellipse for each group</w:t>
      </w:r>
      <w:r w:rsidR="00CC6908">
        <w:t xml:space="preserve"> (Figure 5)</w:t>
      </w:r>
      <w:r w:rsidR="00125CEF">
        <w:t xml:space="preserve">. Thus, while there was significant overlap in species composition between locations, there was a clear divide between eastern and western stations.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similarity percentage </w:t>
      </w:r>
      <w:r w:rsidR="001F0E3D">
        <w:t xml:space="preserve">analysis </w:t>
      </w:r>
      <w:r w:rsidR="00C55358">
        <w:t xml:space="preserve">differences.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177E47" w:rsidRPr="00177E47">
        <w:t xml:space="preserve"> </w:t>
      </w:r>
      <w:proofErr w:type="spellStart"/>
      <w:r w:rsidR="00177E47" w:rsidRPr="00177E47">
        <w:rPr>
          <w:i/>
        </w:rPr>
        <w:t>Liopsetta</w:t>
      </w:r>
      <w:proofErr w:type="spellEnd"/>
      <w:r w:rsidR="00177E47" w:rsidRPr="00177E47">
        <w:rPr>
          <w:i/>
        </w:rPr>
        <w:t xml:space="preserve"> glacialis</w:t>
      </w:r>
      <w:r w:rsidR="00177E47">
        <w:t xml:space="preserve"> </w:t>
      </w:r>
      <w:r w:rsidR="009F7BF6">
        <w:t>was</w:t>
      </w:r>
      <w:r w:rsidR="00177E47">
        <w:t xml:space="preserve"> the species most associated with axis 3 (correlation = 0.756). </w:t>
      </w:r>
      <w:r w:rsidR="005B3327">
        <w:t xml:space="preserve">Top species presented in Figure </w:t>
      </w:r>
      <w:r w:rsidR="009F7BF6">
        <w:t>5</w:t>
      </w:r>
      <w:r w:rsidR="005B3327">
        <w:t xml:space="preserve"> were based upon the correlation between species and the first two </w:t>
      </w:r>
      <w:proofErr w:type="spellStart"/>
      <w:r w:rsidR="005B3327">
        <w:t>nMDS</w:t>
      </w:r>
      <w:proofErr w:type="spellEnd"/>
      <w:r w:rsidR="005B3327">
        <w:t xml:space="preserve"> axes using the sum of the absolute value of both correlations. </w:t>
      </w:r>
    </w:p>
    <w:p w14:paraId="5A82108B" w14:textId="7E29631D" w:rsidR="00F30B32" w:rsidRPr="005B3327" w:rsidRDefault="00F30B32" w:rsidP="00F30B32">
      <w:pPr>
        <w:pStyle w:val="Heading2"/>
      </w:pPr>
      <w:r>
        <w:t>Species Composition Changes Over Time</w:t>
      </w:r>
    </w:p>
    <w:p w14:paraId="51F70F47" w14:textId="1E9FF081" w:rsidR="00125CEF" w:rsidRDefault="00907A89" w:rsidP="00D82F21">
      <w:r>
        <w:t xml:space="preserve">To investigate </w:t>
      </w:r>
      <w:r w:rsidR="009F7BF6">
        <w:t>changes</w:t>
      </w:r>
      <w:r>
        <w:t xml:space="preserve"> in the </w:t>
      </w:r>
      <w:r w:rsidR="005418B1">
        <w:t xml:space="preserve">species community </w:t>
      </w:r>
      <w:r>
        <w:t xml:space="preserve">over time, we modeled </w:t>
      </w:r>
      <w:proofErr w:type="spellStart"/>
      <w:r w:rsidR="005418B1">
        <w:t>nMDS</w:t>
      </w:r>
      <w:proofErr w:type="spellEnd"/>
      <w:r w:rsidR="005418B1">
        <w:t xml:space="preserve"> axes by Year, Station, and biweekly period</w:t>
      </w:r>
      <w:r w:rsidR="007253B1">
        <w:t xml:space="preserve">. The </w:t>
      </w:r>
      <w:proofErr w:type="spellStart"/>
      <w:r w:rsidR="007253B1">
        <w:t>nMDS</w:t>
      </w:r>
      <w:proofErr w:type="spellEnd"/>
      <w:r w:rsidR="007253B1">
        <w:t xml:space="preserve"> axes 1 and 2 were best fit with a non-linear GAM framework (measured by percent deviance explained), while </w:t>
      </w:r>
      <w:proofErr w:type="spellStart"/>
      <w:r w:rsidR="007253B1">
        <w:t>nMDS</w:t>
      </w:r>
      <w:proofErr w:type="spellEnd"/>
      <w:r w:rsidR="007253B1">
        <w:t xml:space="preserve"> axis 3 was best fit with a linear model. For axis 1, there was a significant non-linear increase from 2001 – 2018; for axis 2, there was a significant non-linear decrease from 2001 – 2018. For axis 3, there were no significant changes over years</w:t>
      </w:r>
      <w:r w:rsidR="006369F3">
        <w:t xml:space="preserve"> for any station</w:t>
      </w:r>
      <w:r w:rsidR="007253B1">
        <w:t xml:space="preserve">. To test whether there were </w:t>
      </w:r>
      <w:r w:rsidR="00571F27">
        <w:t xml:space="preserve">structural </w:t>
      </w:r>
      <w:r w:rsidR="007253B1">
        <w:t xml:space="preserve">breakpoints </w:t>
      </w:r>
      <w:r w:rsidR="00571F27">
        <w:t xml:space="preserve">in the time series, we tested </w:t>
      </w:r>
      <w:r w:rsidR="0034057A">
        <w:t xml:space="preserve">the </w:t>
      </w:r>
      <w:r w:rsidR="0034057A" w:rsidRPr="0034057A">
        <w:t>F</w:t>
      </w:r>
      <w:r w:rsidR="0034057A">
        <w:t>-</w:t>
      </w:r>
      <w:r w:rsidR="0034057A" w:rsidRPr="0034057A">
        <w:t>statistic (Chow test statistic)</w:t>
      </w:r>
      <w:r w:rsidR="0034057A">
        <w:t xml:space="preserve"> of the optimal number of </w:t>
      </w:r>
      <w:r w:rsidR="0034057A">
        <w:lastRenderedPageBreak/>
        <w:t xml:space="preserve">breakpoints in the </w:t>
      </w:r>
      <w:proofErr w:type="spellStart"/>
      <w:r w:rsidR="0034057A">
        <w:t>nMDS</w:t>
      </w:r>
      <w:proofErr w:type="spellEnd"/>
      <w:r w:rsidR="0034057A">
        <w:t xml:space="preserve"> regression relationships. Of the 12 station/axis combinations, three showed weak </w:t>
      </w:r>
      <w:r w:rsidR="006369F3">
        <w:t>support</w:t>
      </w:r>
      <w:r w:rsidR="0034057A">
        <w:t xml:space="preserve"> of structural breaks, with the Bayesian Information Criterion </w:t>
      </w:r>
      <w:r w:rsidR="006369F3">
        <w:t xml:space="preserve">slightly lowest at one optimal breakpoint. Given this tepid evidence, we concluded that </w:t>
      </w:r>
      <w:r w:rsidR="001F0641">
        <w:t xml:space="preserve">the </w:t>
      </w:r>
      <w:r w:rsidR="006369F3">
        <w:t xml:space="preserve">overall timeseries of the </w:t>
      </w:r>
      <w:proofErr w:type="spellStart"/>
      <w:r w:rsidR="006369F3">
        <w:t>nMDS</w:t>
      </w:r>
      <w:proofErr w:type="spellEnd"/>
      <w:r w:rsidR="006369F3">
        <w:t xml:space="preserve"> axes showed no structural change. </w:t>
      </w:r>
    </w:p>
    <w:p w14:paraId="639F2D9F" w14:textId="77777777" w:rsidR="00125CEF" w:rsidRDefault="00125CEF" w:rsidP="00A60ABC">
      <w:pPr>
        <w:rPr>
          <w:rFonts w:cs="Times New Roman"/>
        </w:rPr>
      </w:pPr>
    </w:p>
    <w:p w14:paraId="3C863798" w14:textId="08F1E5CE" w:rsidR="00BE2A7B" w:rsidRDefault="00BE2A7B" w:rsidP="0002775B">
      <w:pPr>
        <w:rPr>
          <w:rFonts w:cs="Times New Roman"/>
        </w:rPr>
        <w:sectPr w:rsidR="00BE2A7B"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0" w:name="_Toc510712063"/>
      <w:r>
        <w:lastRenderedPageBreak/>
        <w:t>Literature Cited</w:t>
      </w:r>
      <w:bookmarkEnd w:id="10"/>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3343B067" w14:textId="25EE5959" w:rsidR="00F43697" w:rsidRDefault="00907A89" w:rsidP="00A841EE">
      <w:pPr>
        <w:spacing w:after="0"/>
      </w:pPr>
      <w:r>
        <w:t xml:space="preserve">Table 1. </w:t>
      </w:r>
      <w:r w:rsidR="002E56AF">
        <w:t>Total catch by species, mean catch and range per biweekly period, and percent present in biweekly catch</w:t>
      </w:r>
      <w:commentRangeStart w:id="11"/>
      <w:r w:rsidR="002E56AF">
        <w:t>.</w:t>
      </w:r>
      <w:commentRangeEnd w:id="11"/>
      <w:r w:rsidR="002E56AF">
        <w:rPr>
          <w:rStyle w:val="CommentReference"/>
        </w:rPr>
        <w:commentReference w:id="11"/>
      </w:r>
      <w:r w:rsidR="002E56AF">
        <w:t xml:space="preserve"> Species that are only included in rare species analysis (&lt;100 total catch) are marked with </w:t>
      </w:r>
      <w:r w:rsidR="002E56AF">
        <w:rPr>
          <w:rFonts w:ascii="Calibri" w:hAnsi="Calibri" w:cs="Calibri"/>
        </w:rPr>
        <w:t>†.</w:t>
      </w:r>
    </w:p>
    <w:p w14:paraId="607B2973" w14:textId="3939F9E0" w:rsidR="0038195B" w:rsidRDefault="00A841EE" w:rsidP="00F43697">
      <w:pPr>
        <w:pStyle w:val="Heading1"/>
        <w:sectPr w:rsidR="0038195B">
          <w:pgSz w:w="12240" w:h="15840"/>
          <w:pgMar w:top="1440" w:right="1440" w:bottom="1440" w:left="1440" w:header="720" w:footer="720" w:gutter="0"/>
          <w:cols w:space="720"/>
          <w:docGrid w:linePitch="360"/>
        </w:sectPr>
      </w:pPr>
      <w:r w:rsidRPr="00A841EE">
        <w:drawing>
          <wp:inline distT="0" distB="0" distL="0" distR="0" wp14:anchorId="07F171B5" wp14:editId="3B0CBBA2">
            <wp:extent cx="5708805" cy="61912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8805" cy="6191250"/>
                    </a:xfrm>
                    <a:prstGeom prst="rect">
                      <a:avLst/>
                    </a:prstGeom>
                    <a:noFill/>
                    <a:ln>
                      <a:noFill/>
                    </a:ln>
                  </pic:spPr>
                </pic:pic>
              </a:graphicData>
            </a:graphic>
          </wp:inline>
        </w:drawing>
      </w:r>
      <w:bookmarkStart w:id="12" w:name="_GoBack"/>
      <w:bookmarkEnd w:id="12"/>
    </w:p>
    <w:p w14:paraId="30316BAF" w14:textId="1D04E969" w:rsidR="00F43697" w:rsidRDefault="00F43697" w:rsidP="00F43697">
      <w:pPr>
        <w:pStyle w:val="Heading1"/>
      </w:pPr>
      <w:r>
        <w:lastRenderedPageBreak/>
        <w:t>Figures</w:t>
      </w:r>
    </w:p>
    <w:p w14:paraId="3037FCB0" w14:textId="13E59864" w:rsidR="00E55142" w:rsidRDefault="000743D4" w:rsidP="002E56AF">
      <w:pPr>
        <w:jc w:val="center"/>
      </w:pPr>
      <w:r>
        <w:rPr>
          <w:noProof/>
        </w:rPr>
        <w:drawing>
          <wp:inline distT="0" distB="0" distL="0" distR="0" wp14:anchorId="51EEEF3A" wp14:editId="578A5350">
            <wp:extent cx="4873625" cy="3601555"/>
            <wp:effectExtent l="19050" t="19050" r="22225" b="184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159" t="6061" r="11783" b="8138"/>
                    <a:stretch/>
                  </pic:blipFill>
                  <pic:spPr bwMode="auto">
                    <a:xfrm>
                      <a:off x="0" y="0"/>
                      <a:ext cx="4874113" cy="3601916"/>
                    </a:xfrm>
                    <a:prstGeom prst="rect">
                      <a:avLst/>
                    </a:prstGeom>
                    <a:noFill/>
                    <a:ln w="19050">
                      <a:solidFill>
                        <a:schemeClr val="tx1"/>
                      </a:solidFill>
                    </a:ln>
                    <a:extLst>
                      <a:ext uri="{53640926-AAD7-44D8-BBD7-CCE9431645EC}">
                        <a14:shadowObscured xmlns:a14="http://schemas.microsoft.com/office/drawing/2010/main"/>
                      </a:ext>
                    </a:extLst>
                  </pic:spPr>
                </pic:pic>
              </a:graphicData>
            </a:graphic>
          </wp:inline>
        </w:drawing>
      </w:r>
    </w:p>
    <w:p w14:paraId="72F79ECE" w14:textId="747F6113" w:rsidR="00E55142" w:rsidRDefault="00E55142">
      <w:r>
        <w:t>Figure 1. M</w:t>
      </w:r>
      <w:r w:rsidR="000743D4">
        <w:t xml:space="preserve">ap of study sample </w:t>
      </w:r>
      <w:r w:rsidR="002234AB">
        <w:t>locations, Prudhoe Bay, Alaska</w:t>
      </w:r>
      <w:r w:rsidR="000743D4">
        <w:t xml:space="preserve">. </w:t>
      </w:r>
    </w:p>
    <w:p w14:paraId="2E3412ED" w14:textId="77777777" w:rsidR="00E55142" w:rsidRDefault="00E55142"/>
    <w:p w14:paraId="2B33882C" w14:textId="3B63DADF" w:rsidR="00F43697" w:rsidRDefault="00F43697"/>
    <w:p w14:paraId="21520E30" w14:textId="7752B7D8" w:rsidR="003864A6" w:rsidRDefault="00B94565" w:rsidP="00B94565">
      <w:pPr>
        <w:spacing w:after="0"/>
      </w:pPr>
      <w:r>
        <w:rPr>
          <w:noProof/>
        </w:rPr>
        <w:lastRenderedPageBreak/>
        <w:drawing>
          <wp:inline distT="0" distB="0" distL="0" distR="0" wp14:anchorId="4218ED7B" wp14:editId="5B0959AB">
            <wp:extent cx="5947410" cy="39598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7410" cy="3959860"/>
                    </a:xfrm>
                    <a:prstGeom prst="rect">
                      <a:avLst/>
                    </a:prstGeom>
                    <a:noFill/>
                    <a:ln>
                      <a:noFill/>
                    </a:ln>
                  </pic:spPr>
                </pic:pic>
              </a:graphicData>
            </a:graphic>
          </wp:inline>
        </w:drawing>
      </w:r>
    </w:p>
    <w:p w14:paraId="295342BF" w14:textId="1378217B" w:rsidR="00F43697" w:rsidRDefault="00F43697">
      <w:r>
        <w:t xml:space="preserve">Figure </w:t>
      </w:r>
      <w:r w:rsidR="00363DC7">
        <w:t>2</w:t>
      </w:r>
      <w:r>
        <w:t xml:space="preserve">. </w:t>
      </w:r>
      <w:r w:rsidR="003864A6">
        <w:t>Predicted species richness by biweekly period</w:t>
      </w:r>
      <w:r w:rsidR="00B94565">
        <w:t xml:space="preserve"> and year</w:t>
      </w:r>
      <w:r w:rsidR="002234AB">
        <w:t>,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032D5325" w:rsidR="001F4D18" w:rsidRDefault="001F4D18">
      <w:r>
        <w:rPr>
          <w:noProof/>
        </w:rPr>
        <w:lastRenderedPageBreak/>
        <w:drawing>
          <wp:inline distT="0" distB="0" distL="0" distR="0" wp14:anchorId="07FC1599" wp14:editId="36D0D25E">
            <wp:extent cx="5943600" cy="44608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60875"/>
                    </a:xfrm>
                    <a:prstGeom prst="rect">
                      <a:avLst/>
                    </a:prstGeom>
                    <a:noFill/>
                    <a:ln>
                      <a:noFill/>
                    </a:ln>
                  </pic:spPr>
                </pic:pic>
              </a:graphicData>
            </a:graphic>
          </wp:inline>
        </w:drawing>
      </w:r>
    </w:p>
    <w:p w14:paraId="1443D0AA" w14:textId="4B8331F4"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 2001–2018</w:t>
      </w:r>
      <w:r w:rsidR="00B94565">
        <w:t xml:space="preserve">. </w:t>
      </w:r>
      <w:r w:rsidR="002234AB">
        <w:t xml:space="preserve">Only the three significant species are displayed. </w:t>
      </w:r>
      <w:r w:rsidR="00B94565">
        <w:t xml:space="preserve">Standard error bars are shown </w:t>
      </w:r>
      <w:r w:rsidR="001F4D18">
        <w:t xml:space="preserve">as shaded. </w:t>
      </w:r>
    </w:p>
    <w:p w14:paraId="07FA0478" w14:textId="77777777" w:rsidR="00363DC7" w:rsidRDefault="00363DC7" w:rsidP="00363DC7">
      <w:r>
        <w:rPr>
          <w:noProof/>
        </w:rPr>
        <w:lastRenderedPageBreak/>
        <w:drawing>
          <wp:inline distT="0" distB="0" distL="0" distR="0" wp14:anchorId="574AF3E2" wp14:editId="717B1BBF">
            <wp:extent cx="5939790" cy="3959860"/>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032044BF" w14:textId="1AE47376" w:rsidR="00363DC7" w:rsidRDefault="00363DC7">
      <w:r>
        <w:t xml:space="preserve">Figure 4. Annual trends of salinity and water temperature by station, 2001–2018, scaled to </w:t>
      </w:r>
      <w:r>
        <w:rPr>
          <w:rFonts w:cs="Times New Roman"/>
        </w:rPr>
        <w:t>µ=0 and σ=1</w:t>
      </w:r>
      <w:r>
        <w:t xml:space="preserve">. </w:t>
      </w:r>
    </w:p>
    <w:p w14:paraId="4B8ED0B6" w14:textId="15D262C5" w:rsidR="00B46929" w:rsidRDefault="00907A89">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323CBA0" w14:textId="30B8CFAE"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xml:space="preserve">) ordination of fish species composition </w:t>
      </w:r>
      <w:r w:rsidR="008A16B3">
        <w:t xml:space="preserve">for each of the four stations </w:t>
      </w:r>
      <w:r w:rsidR="001F4D18">
        <w:t xml:space="preserve">from Prudhoe Bay,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the direction of maximum association with the ordination. The top nine species that were associated with axes 1 and 2 are displayed</w:t>
      </w:r>
      <w:r w:rsidR="002234AB">
        <w:t>, positioned</w:t>
      </w:r>
      <w:r w:rsidR="001F4D18">
        <w:t xml:space="preserve"> according to their ordination score. </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F876D9" w:rsidRDefault="00F876D9">
      <w:pPr>
        <w:pStyle w:val="CommentText"/>
      </w:pPr>
      <w:r>
        <w:rPr>
          <w:rStyle w:val="CommentReference"/>
        </w:rPr>
        <w:annotationRef/>
      </w:r>
      <w:r>
        <w:t>check which of these talks about the lipid content</w:t>
      </w:r>
    </w:p>
  </w:comment>
  <w:comment w:id="2" w:author="Justin Priest" w:date="2018-04-03T22:58:00Z" w:initials="JP">
    <w:p w14:paraId="0202E97E" w14:textId="77777777" w:rsidR="00F876D9" w:rsidRDefault="00F876D9" w:rsidP="00075BF0">
      <w:pPr>
        <w:pStyle w:val="CommentText"/>
      </w:pPr>
      <w:r>
        <w:rPr>
          <w:rStyle w:val="CommentReference"/>
        </w:rPr>
        <w:annotationRef/>
      </w:r>
      <w:r>
        <w:t>How far upriver?</w:t>
      </w:r>
    </w:p>
  </w:comment>
  <w:comment w:id="3" w:author="Justin Priest" w:date="2019-03-27T17:07:00Z" w:initials="JP">
    <w:p w14:paraId="16782E7E" w14:textId="364E32A6" w:rsidR="00F876D9" w:rsidRPr="00313B1A" w:rsidRDefault="00F876D9" w:rsidP="00313B1A">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 w:id="5" w:author="Justin Priest" w:date="2019-05-16T15:17:00Z" w:initials="JP">
    <w:p w14:paraId="7FCE704B" w14:textId="77A4FED6" w:rsidR="00265035" w:rsidRDefault="00265035">
      <w:pPr>
        <w:pStyle w:val="CommentText"/>
      </w:pPr>
      <w:r>
        <w:rPr>
          <w:rStyle w:val="CommentReference"/>
        </w:rPr>
        <w:annotationRef/>
      </w:r>
      <w:r>
        <w:rPr>
          <w:rStyle w:val="CommentReference"/>
        </w:rPr>
        <w:t xml:space="preserve">Species left blank because in early years of project they did not ID snailfish to species; later years </w:t>
      </w:r>
      <w:proofErr w:type="spellStart"/>
      <w:r>
        <w:rPr>
          <w:rStyle w:val="CommentReference"/>
        </w:rPr>
        <w:t>ID’d</w:t>
      </w:r>
      <w:proofErr w:type="spellEnd"/>
      <w:r>
        <w:rPr>
          <w:rStyle w:val="CommentReference"/>
        </w:rPr>
        <w:t xml:space="preserve"> them to Kelp Snailfish.</w:t>
      </w:r>
    </w:p>
  </w:comment>
  <w:comment w:id="6" w:author="Justin Priest" w:date="2019-05-16T15:23:00Z" w:initials="JP">
    <w:p w14:paraId="3B10FDD5" w14:textId="76B4F470" w:rsidR="00265035" w:rsidRDefault="00265035">
      <w:pPr>
        <w:pStyle w:val="CommentText"/>
      </w:pPr>
      <w:r>
        <w:rPr>
          <w:rStyle w:val="CommentReference"/>
        </w:rPr>
        <w:annotationRef/>
      </w:r>
      <w:r>
        <w:t xml:space="preserve">TS Comment: Work on </w:t>
      </w:r>
      <w:r w:rsidR="00236D44">
        <w:t>sentence transitions – pretty choppy</w:t>
      </w:r>
    </w:p>
  </w:comment>
  <w:comment w:id="8" w:author="Justin Priest" w:date="2019-05-16T16:10:00Z" w:initials="JP">
    <w:p w14:paraId="5818DB36" w14:textId="7936E8B7" w:rsidR="008D1504" w:rsidRDefault="008D1504">
      <w:pPr>
        <w:pStyle w:val="CommentText"/>
      </w:pPr>
      <w:r>
        <w:rPr>
          <w:rStyle w:val="CommentReference"/>
        </w:rPr>
        <w:annotationRef/>
      </w:r>
      <w:r>
        <w:t>TS: Move to methods</w:t>
      </w:r>
    </w:p>
  </w:comment>
  <w:comment w:id="9" w:author="Justin Priest" w:date="2019-05-16T16:53:00Z" w:initials="JP">
    <w:p w14:paraId="0E0FBC65" w14:textId="4748D8F2" w:rsidR="00CC6908" w:rsidRDefault="00CC6908">
      <w:pPr>
        <w:pStyle w:val="CommentText"/>
      </w:pPr>
      <w:r>
        <w:rPr>
          <w:rStyle w:val="CommentReference"/>
        </w:rPr>
        <w:annotationRef/>
      </w:r>
      <w:r>
        <w:t>TS: Elaborate – how so? What were the differences?</w:t>
      </w:r>
    </w:p>
  </w:comment>
  <w:comment w:id="11" w:author="Justin Priest" w:date="2019-05-15T21:23:00Z" w:initials="JP">
    <w:p w14:paraId="576150F7" w14:textId="0B8040D5" w:rsidR="00F876D9" w:rsidRDefault="00F876D9">
      <w:pPr>
        <w:pStyle w:val="CommentText"/>
      </w:pPr>
      <w:r>
        <w:rPr>
          <w:rStyle w:val="CommentReference"/>
        </w:rPr>
        <w:annotationRef/>
      </w:r>
      <w:r>
        <w:t xml:space="preserve">This is catch per species per </w:t>
      </w:r>
      <w:proofErr w:type="spellStart"/>
      <w:r>
        <w:t>biweek</w:t>
      </w:r>
      <w:proofErr w:type="spellEnd"/>
      <w:r>
        <w:t xml:space="preserve">. Need to update to catch per species per </w:t>
      </w:r>
      <w:proofErr w:type="spellStart"/>
      <w:r>
        <w:t>biweek</w:t>
      </w:r>
      <w:proofErr w:type="spellEnd"/>
      <w:r>
        <w:t xml:space="preserve"> per s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0202E97E" w15:done="0"/>
  <w15:commentEx w15:paraId="16782E7E" w15:done="0"/>
  <w15:commentEx w15:paraId="7FCE704B" w15:done="0"/>
  <w15:commentEx w15:paraId="3B10FDD5" w15:done="0"/>
  <w15:commentEx w15:paraId="5818DB36" w15:done="0"/>
  <w15:commentEx w15:paraId="0E0FBC65" w15:done="0"/>
  <w15:commentEx w15:paraId="576150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0202E97E" w16cid:durableId="1E6E85AF"/>
  <w16cid:commentId w16cid:paraId="16782E7E" w16cid:durableId="20462C6E"/>
  <w16cid:commentId w16cid:paraId="7FCE704B" w16cid:durableId="2087FD72"/>
  <w16cid:commentId w16cid:paraId="3B10FDD5" w16cid:durableId="2087FEEE"/>
  <w16cid:commentId w16cid:paraId="5818DB36" w16cid:durableId="208809F5"/>
  <w16cid:commentId w16cid:paraId="0E0FBC65" w16cid:durableId="2088141A"/>
  <w16cid:commentId w16cid:paraId="576150F7" w16cid:durableId="208701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E4702" w14:textId="77777777" w:rsidR="00571304" w:rsidRDefault="00571304">
      <w:pPr>
        <w:spacing w:after="0" w:line="240" w:lineRule="auto"/>
      </w:pPr>
      <w:r>
        <w:separator/>
      </w:r>
    </w:p>
  </w:endnote>
  <w:endnote w:type="continuationSeparator" w:id="0">
    <w:p w14:paraId="4B83E564" w14:textId="77777777" w:rsidR="00571304" w:rsidRDefault="005713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F876D9" w:rsidRPr="00632D26" w:rsidRDefault="00F876D9">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F876D9" w:rsidRPr="004F14B7" w:rsidRDefault="00F876D9">
    <w:pPr>
      <w:pStyle w:val="Footer"/>
      <w:rPr>
        <w:rFonts w:cs="Times New Roman"/>
      </w:rPr>
    </w:pPr>
  </w:p>
  <w:p w14:paraId="2A8D51CD" w14:textId="77777777" w:rsidR="00F876D9" w:rsidRDefault="00F876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6DC41" w14:textId="77777777" w:rsidR="00571304" w:rsidRDefault="00571304">
      <w:pPr>
        <w:spacing w:after="0" w:line="240" w:lineRule="auto"/>
      </w:pPr>
      <w:r>
        <w:separator/>
      </w:r>
    </w:p>
  </w:footnote>
  <w:footnote w:type="continuationSeparator" w:id="0">
    <w:p w14:paraId="3FE20D16" w14:textId="77777777" w:rsidR="00571304" w:rsidRDefault="005713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2775B"/>
    <w:rsid w:val="00041BF2"/>
    <w:rsid w:val="00050825"/>
    <w:rsid w:val="00056F5A"/>
    <w:rsid w:val="00070CC8"/>
    <w:rsid w:val="000743D4"/>
    <w:rsid w:val="00075BF0"/>
    <w:rsid w:val="00084033"/>
    <w:rsid w:val="00092FE7"/>
    <w:rsid w:val="00096823"/>
    <w:rsid w:val="000A134E"/>
    <w:rsid w:val="000B3235"/>
    <w:rsid w:val="000B590F"/>
    <w:rsid w:val="000C0A50"/>
    <w:rsid w:val="000D37D1"/>
    <w:rsid w:val="000E3DCB"/>
    <w:rsid w:val="000E405E"/>
    <w:rsid w:val="00103DED"/>
    <w:rsid w:val="00110D0A"/>
    <w:rsid w:val="00111D0A"/>
    <w:rsid w:val="0011220B"/>
    <w:rsid w:val="00124016"/>
    <w:rsid w:val="00125CEF"/>
    <w:rsid w:val="0013083D"/>
    <w:rsid w:val="001433E1"/>
    <w:rsid w:val="00177E47"/>
    <w:rsid w:val="00191D9C"/>
    <w:rsid w:val="00197406"/>
    <w:rsid w:val="001B26E3"/>
    <w:rsid w:val="001B5E23"/>
    <w:rsid w:val="001C5676"/>
    <w:rsid w:val="001C62B9"/>
    <w:rsid w:val="001C7784"/>
    <w:rsid w:val="001F0641"/>
    <w:rsid w:val="001F0E3D"/>
    <w:rsid w:val="001F4D18"/>
    <w:rsid w:val="001F795C"/>
    <w:rsid w:val="002131E9"/>
    <w:rsid w:val="002234AB"/>
    <w:rsid w:val="002245F9"/>
    <w:rsid w:val="0022761F"/>
    <w:rsid w:val="00231CF7"/>
    <w:rsid w:val="00236D44"/>
    <w:rsid w:val="0024423C"/>
    <w:rsid w:val="002525A1"/>
    <w:rsid w:val="002546F7"/>
    <w:rsid w:val="002630D5"/>
    <w:rsid w:val="00263A2E"/>
    <w:rsid w:val="00265035"/>
    <w:rsid w:val="00266D3A"/>
    <w:rsid w:val="0027206B"/>
    <w:rsid w:val="00276535"/>
    <w:rsid w:val="00281946"/>
    <w:rsid w:val="00296200"/>
    <w:rsid w:val="0029693E"/>
    <w:rsid w:val="002B3B91"/>
    <w:rsid w:val="002E56AF"/>
    <w:rsid w:val="00300B46"/>
    <w:rsid w:val="0030672C"/>
    <w:rsid w:val="00313B1A"/>
    <w:rsid w:val="0032024B"/>
    <w:rsid w:val="00327444"/>
    <w:rsid w:val="00332602"/>
    <w:rsid w:val="0034057A"/>
    <w:rsid w:val="003574B0"/>
    <w:rsid w:val="003611D7"/>
    <w:rsid w:val="00362AE6"/>
    <w:rsid w:val="00363DC7"/>
    <w:rsid w:val="003716FC"/>
    <w:rsid w:val="00371E98"/>
    <w:rsid w:val="003809A9"/>
    <w:rsid w:val="0038195B"/>
    <w:rsid w:val="0038251A"/>
    <w:rsid w:val="003864A6"/>
    <w:rsid w:val="0038759A"/>
    <w:rsid w:val="00387E13"/>
    <w:rsid w:val="003A539A"/>
    <w:rsid w:val="003B18EC"/>
    <w:rsid w:val="003C3FC4"/>
    <w:rsid w:val="003C405E"/>
    <w:rsid w:val="003C4BD0"/>
    <w:rsid w:val="003C539D"/>
    <w:rsid w:val="003C5B28"/>
    <w:rsid w:val="003D306E"/>
    <w:rsid w:val="003E71E4"/>
    <w:rsid w:val="003F110C"/>
    <w:rsid w:val="003F364A"/>
    <w:rsid w:val="003F3B78"/>
    <w:rsid w:val="00415BE1"/>
    <w:rsid w:val="004261E9"/>
    <w:rsid w:val="004724CA"/>
    <w:rsid w:val="004741ED"/>
    <w:rsid w:val="00480367"/>
    <w:rsid w:val="00480695"/>
    <w:rsid w:val="0048664E"/>
    <w:rsid w:val="004B0AAB"/>
    <w:rsid w:val="004C0EB8"/>
    <w:rsid w:val="004C4E6F"/>
    <w:rsid w:val="004D4F70"/>
    <w:rsid w:val="004D5625"/>
    <w:rsid w:val="005067A1"/>
    <w:rsid w:val="00516647"/>
    <w:rsid w:val="00530CE6"/>
    <w:rsid w:val="00537487"/>
    <w:rsid w:val="005418B1"/>
    <w:rsid w:val="00567287"/>
    <w:rsid w:val="00571304"/>
    <w:rsid w:val="00571F27"/>
    <w:rsid w:val="00577F81"/>
    <w:rsid w:val="00582180"/>
    <w:rsid w:val="005939DE"/>
    <w:rsid w:val="00596D67"/>
    <w:rsid w:val="005A595E"/>
    <w:rsid w:val="005B3327"/>
    <w:rsid w:val="005B3E0A"/>
    <w:rsid w:val="005B7676"/>
    <w:rsid w:val="005B79D2"/>
    <w:rsid w:val="005C5C40"/>
    <w:rsid w:val="005C65C6"/>
    <w:rsid w:val="005C7191"/>
    <w:rsid w:val="005C7603"/>
    <w:rsid w:val="005D2A50"/>
    <w:rsid w:val="00604DCF"/>
    <w:rsid w:val="00606CAF"/>
    <w:rsid w:val="00616D5C"/>
    <w:rsid w:val="00625C12"/>
    <w:rsid w:val="00631C9F"/>
    <w:rsid w:val="006320A8"/>
    <w:rsid w:val="006369F3"/>
    <w:rsid w:val="00646FEE"/>
    <w:rsid w:val="00665BD4"/>
    <w:rsid w:val="006759E1"/>
    <w:rsid w:val="006773AB"/>
    <w:rsid w:val="00684876"/>
    <w:rsid w:val="006942CE"/>
    <w:rsid w:val="006C21CC"/>
    <w:rsid w:val="006D4F00"/>
    <w:rsid w:val="006E2C4A"/>
    <w:rsid w:val="006E5C5C"/>
    <w:rsid w:val="006E6DEB"/>
    <w:rsid w:val="006F0719"/>
    <w:rsid w:val="0070218E"/>
    <w:rsid w:val="007119BD"/>
    <w:rsid w:val="007253B1"/>
    <w:rsid w:val="0072541D"/>
    <w:rsid w:val="00726DB4"/>
    <w:rsid w:val="00747D5D"/>
    <w:rsid w:val="00753BE3"/>
    <w:rsid w:val="00755E8D"/>
    <w:rsid w:val="00766A47"/>
    <w:rsid w:val="007759EE"/>
    <w:rsid w:val="0077705E"/>
    <w:rsid w:val="00787DB6"/>
    <w:rsid w:val="00791D0B"/>
    <w:rsid w:val="00792C25"/>
    <w:rsid w:val="007C2BDC"/>
    <w:rsid w:val="007C59B8"/>
    <w:rsid w:val="007E20AE"/>
    <w:rsid w:val="007E6535"/>
    <w:rsid w:val="007F5133"/>
    <w:rsid w:val="008061ED"/>
    <w:rsid w:val="00806B90"/>
    <w:rsid w:val="00814D95"/>
    <w:rsid w:val="00817081"/>
    <w:rsid w:val="008345A9"/>
    <w:rsid w:val="00843C03"/>
    <w:rsid w:val="00853490"/>
    <w:rsid w:val="008631F6"/>
    <w:rsid w:val="00870415"/>
    <w:rsid w:val="008972BE"/>
    <w:rsid w:val="00897761"/>
    <w:rsid w:val="008A16B3"/>
    <w:rsid w:val="008B20DB"/>
    <w:rsid w:val="008B745A"/>
    <w:rsid w:val="008C5255"/>
    <w:rsid w:val="008D1504"/>
    <w:rsid w:val="008D1E16"/>
    <w:rsid w:val="008D3591"/>
    <w:rsid w:val="00900E18"/>
    <w:rsid w:val="00907A89"/>
    <w:rsid w:val="00915AEE"/>
    <w:rsid w:val="00917C48"/>
    <w:rsid w:val="009231C4"/>
    <w:rsid w:val="00923F6F"/>
    <w:rsid w:val="00937A2B"/>
    <w:rsid w:val="00963A2F"/>
    <w:rsid w:val="00971DAE"/>
    <w:rsid w:val="009921C2"/>
    <w:rsid w:val="009A2C35"/>
    <w:rsid w:val="009A6E95"/>
    <w:rsid w:val="009C24CC"/>
    <w:rsid w:val="009F7BF6"/>
    <w:rsid w:val="00A053D3"/>
    <w:rsid w:val="00A11107"/>
    <w:rsid w:val="00A12BA0"/>
    <w:rsid w:val="00A25B03"/>
    <w:rsid w:val="00A35C4F"/>
    <w:rsid w:val="00A35F22"/>
    <w:rsid w:val="00A35FF6"/>
    <w:rsid w:val="00A52995"/>
    <w:rsid w:val="00A56EB3"/>
    <w:rsid w:val="00A60ABC"/>
    <w:rsid w:val="00A668CE"/>
    <w:rsid w:val="00A74B57"/>
    <w:rsid w:val="00A81B46"/>
    <w:rsid w:val="00A81F81"/>
    <w:rsid w:val="00A841EE"/>
    <w:rsid w:val="00AA2970"/>
    <w:rsid w:val="00AA5175"/>
    <w:rsid w:val="00AB5ECA"/>
    <w:rsid w:val="00AC366B"/>
    <w:rsid w:val="00AE1B2B"/>
    <w:rsid w:val="00AE2BA4"/>
    <w:rsid w:val="00AE4AA6"/>
    <w:rsid w:val="00AF1465"/>
    <w:rsid w:val="00AF2E61"/>
    <w:rsid w:val="00AF6B03"/>
    <w:rsid w:val="00B00EF0"/>
    <w:rsid w:val="00B0202E"/>
    <w:rsid w:val="00B141A2"/>
    <w:rsid w:val="00B15816"/>
    <w:rsid w:val="00B25860"/>
    <w:rsid w:val="00B268AE"/>
    <w:rsid w:val="00B33DD5"/>
    <w:rsid w:val="00B448CE"/>
    <w:rsid w:val="00B46929"/>
    <w:rsid w:val="00B86E27"/>
    <w:rsid w:val="00B94565"/>
    <w:rsid w:val="00BA0A57"/>
    <w:rsid w:val="00BA673B"/>
    <w:rsid w:val="00BA77A7"/>
    <w:rsid w:val="00BB04C5"/>
    <w:rsid w:val="00BB73E5"/>
    <w:rsid w:val="00BC2843"/>
    <w:rsid w:val="00BD51ED"/>
    <w:rsid w:val="00BD6953"/>
    <w:rsid w:val="00BE2A7B"/>
    <w:rsid w:val="00BF098E"/>
    <w:rsid w:val="00BF2D68"/>
    <w:rsid w:val="00C15203"/>
    <w:rsid w:val="00C15699"/>
    <w:rsid w:val="00C2664B"/>
    <w:rsid w:val="00C3517E"/>
    <w:rsid w:val="00C36979"/>
    <w:rsid w:val="00C4390B"/>
    <w:rsid w:val="00C55358"/>
    <w:rsid w:val="00C603D3"/>
    <w:rsid w:val="00C6526E"/>
    <w:rsid w:val="00C67648"/>
    <w:rsid w:val="00C761C0"/>
    <w:rsid w:val="00C8029F"/>
    <w:rsid w:val="00C84FAB"/>
    <w:rsid w:val="00C920C0"/>
    <w:rsid w:val="00C93F56"/>
    <w:rsid w:val="00CA0920"/>
    <w:rsid w:val="00CA24C1"/>
    <w:rsid w:val="00CA3E72"/>
    <w:rsid w:val="00CB0719"/>
    <w:rsid w:val="00CB14CC"/>
    <w:rsid w:val="00CB6E34"/>
    <w:rsid w:val="00CC6908"/>
    <w:rsid w:val="00CD3927"/>
    <w:rsid w:val="00CD6B8E"/>
    <w:rsid w:val="00CE5AC9"/>
    <w:rsid w:val="00CE71C8"/>
    <w:rsid w:val="00CF72BA"/>
    <w:rsid w:val="00D000ED"/>
    <w:rsid w:val="00D006F9"/>
    <w:rsid w:val="00D236C5"/>
    <w:rsid w:val="00D27086"/>
    <w:rsid w:val="00D35936"/>
    <w:rsid w:val="00D50404"/>
    <w:rsid w:val="00D761D2"/>
    <w:rsid w:val="00D777DF"/>
    <w:rsid w:val="00D82F21"/>
    <w:rsid w:val="00D95A12"/>
    <w:rsid w:val="00DB0942"/>
    <w:rsid w:val="00DB6A48"/>
    <w:rsid w:val="00DB7219"/>
    <w:rsid w:val="00DC04DE"/>
    <w:rsid w:val="00DD00C0"/>
    <w:rsid w:val="00DE2903"/>
    <w:rsid w:val="00DE342B"/>
    <w:rsid w:val="00DE7F40"/>
    <w:rsid w:val="00DF3CBE"/>
    <w:rsid w:val="00E270ED"/>
    <w:rsid w:val="00E27A3D"/>
    <w:rsid w:val="00E339A2"/>
    <w:rsid w:val="00E4672C"/>
    <w:rsid w:val="00E55142"/>
    <w:rsid w:val="00E62238"/>
    <w:rsid w:val="00E6351A"/>
    <w:rsid w:val="00E6561B"/>
    <w:rsid w:val="00E65814"/>
    <w:rsid w:val="00E6588F"/>
    <w:rsid w:val="00E6685C"/>
    <w:rsid w:val="00E754B8"/>
    <w:rsid w:val="00E761A5"/>
    <w:rsid w:val="00E9156A"/>
    <w:rsid w:val="00EA4863"/>
    <w:rsid w:val="00EC2E97"/>
    <w:rsid w:val="00EC434F"/>
    <w:rsid w:val="00ED1439"/>
    <w:rsid w:val="00EE44D0"/>
    <w:rsid w:val="00EE62FB"/>
    <w:rsid w:val="00EF3E87"/>
    <w:rsid w:val="00F04080"/>
    <w:rsid w:val="00F30B32"/>
    <w:rsid w:val="00F3264E"/>
    <w:rsid w:val="00F43697"/>
    <w:rsid w:val="00F54BFD"/>
    <w:rsid w:val="00F64B18"/>
    <w:rsid w:val="00F8187B"/>
    <w:rsid w:val="00F8588C"/>
    <w:rsid w:val="00F876D9"/>
    <w:rsid w:val="00F934F0"/>
    <w:rsid w:val="00F94791"/>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7D38A-09F9-485F-BE50-C61D5951B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32</TotalTime>
  <Pages>26</Pages>
  <Words>25222</Words>
  <Characters>143766</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88</cp:revision>
  <dcterms:created xsi:type="dcterms:W3CDTF">2018-12-06T01:50:00Z</dcterms:created>
  <dcterms:modified xsi:type="dcterms:W3CDTF">2019-05-1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